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BF044AF" w:rsidR="00895354" w:rsidRPr="00845208" w:rsidRDefault="008E3FD3" w:rsidP="00431CE2">
      <w:pPr>
        <w:rPr>
          <w:rFonts w:eastAsiaTheme="minorEastAsia"/>
          <w:color w:val="FF0000"/>
        </w:rPr>
      </w:pPr>
      <w:r w:rsidRPr="008E3FD3">
        <w:t xml:space="preserve">A sample of </w:t>
      </w:r>
      <w:r w:rsidR="00AF25AD">
        <w:t>89</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w:t>
      </w:r>
      <w:r w:rsidR="00845208">
        <w:t xml:space="preserve">and recursive feature elimination </w:t>
      </w:r>
      <w:r w:rsidR="00CC382A">
        <w:t>for all variable</w:t>
      </w:r>
      <w:r w:rsidR="00AF25AD">
        <w:t>s.</w:t>
      </w:r>
    </w:p>
    <w:p w14:paraId="7593FD39" w14:textId="7E67EE70" w:rsidR="008E3FD3" w:rsidRDefault="008E3FD3" w:rsidP="008E3FD3">
      <w:pPr>
        <w:pStyle w:val="Heading3"/>
      </w:pPr>
      <w:r w:rsidRPr="008E3FD3">
        <w:t>Results</w:t>
      </w:r>
    </w:p>
    <w:p w14:paraId="409B2076" w14:textId="2AE75EAE" w:rsidR="008E3FD3" w:rsidRPr="008E3FD3" w:rsidRDefault="00CC382A" w:rsidP="008E3FD3">
      <w:r>
        <w:t>The most important variables according to mutual information for predicting student response were</w:t>
      </w:r>
      <w:r w:rsidR="00AF25AD">
        <w:t xml:space="preserve"> gender, class and qualitative interaction within group (Mi scores of </w:t>
      </w:r>
      <w:r w:rsidR="00AC4F3F">
        <w:t>0.26, 0.09 and 0.08 respectively</w:t>
      </w:r>
      <w:r w:rsidR="00AF25AD">
        <w:t>)</w:t>
      </w:r>
      <w:r w:rsidR="00AC4F3F">
        <w:t xml:space="preserve"> and according to recursive feature analysis qualitative interaction, outperforming partner and gender (all with rank 1).</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775CFCC5" w:rsidR="008F6ADB" w:rsidRDefault="00A9102F" w:rsidP="00593B76">
      <w:r>
        <w:t xml:space="preserve">Tandem learning is a special learning approach, where two students make an experiment together, formulate a report, solve a problem etc </w:t>
      </w:r>
      <w:r w:rsidR="007D0959">
        <w:fldChar w:fldCharType="begin"/>
      </w:r>
      <w:r w:rsidR="007D0959">
        <w:instrText xml:space="preserve"> ADDIN ZOTERO_ITEM CSL_CITATION {"citationID":"UQV9gHt7","properties":{"formattedCitation":"(Tomi\\uc0\\u263{}, 2002)","plainCitation":"(Tomić, 2002)","noteIndex":0},"citationItems":[{"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schema":"https://github.com/citation-style-language/schema/raw/master/csl-citation.json"} </w:instrText>
      </w:r>
      <w:r w:rsidR="007D0959">
        <w:fldChar w:fldCharType="separate"/>
      </w:r>
      <w:r w:rsidR="007D0959" w:rsidRPr="007D0959">
        <w:rPr>
          <w:rFonts w:ascii="Calibri" w:hAnsi="Calibri" w:cs="Calibri"/>
          <w:kern w:val="0"/>
          <w:szCs w:val="24"/>
        </w:rPr>
        <w:t>(Tomić, 2002)</w:t>
      </w:r>
      <w:r w:rsidR="007D0959">
        <w:fldChar w:fldCharType="end"/>
      </w:r>
      <w:r w:rsidR="007D0959">
        <w:t>.</w:t>
      </w:r>
      <w:r>
        <w:t xml:space="preserve">It is a simple approach from organizational standpoint, as pair members have more chance for activity than in frontal teaching and group teaching, however they are not alone as in 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8D0918">
        <w:t>Figure</w:t>
      </w:r>
      <w:proofErr w:type="spellEnd"/>
      <w:r w:rsidR="008D0918">
        <w:t xml:space="preserv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440F2653" w:rsidR="00F74226" w:rsidRDefault="006B6DA9" w:rsidP="006B6DA9">
      <w:pPr>
        <w:pStyle w:val="Caption"/>
      </w:pPr>
      <w:r>
        <w:t xml:space="preserve">Figure </w:t>
      </w:r>
      <w:fldSimple w:instr=" SEQ Figure \* ARABIC ">
        <w:r>
          <w:rPr>
            <w:noProof/>
          </w:rPr>
          <w:t>1</w:t>
        </w:r>
      </w:fldSimple>
      <w:r w:rsidRPr="00DD2CC2">
        <w:t>: Relationships among interaction components of group learning (Slavin et al., 2003).</w:t>
      </w:r>
    </w:p>
    <w:p w14:paraId="7FA67709" w14:textId="455A0628" w:rsidR="002E2099"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9D164B">
        <w:instrText xml:space="preserve"> ADDIN ZOTERO_ITEM CSL_CITATION {"citationID":"bMiuNWx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Johnson et al., 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9D164B">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Slavin et al., 2003)</w:t>
      </w:r>
      <w:r w:rsidR="009D164B">
        <w:fldChar w:fldCharType="end"/>
      </w:r>
      <w:r w:rsidR="009D164B">
        <w:t xml:space="preserve"> identifies four considerable theoretical views on the achievement effects of cooperative learning, them being: </w:t>
      </w:r>
      <w:proofErr w:type="spellStart"/>
      <w:r w:rsidR="009D164B">
        <w:t>motivationalist</w:t>
      </w:r>
      <w:proofErr w:type="spellEnd"/>
      <w:r w:rsidR="009D164B">
        <w:t xml:space="preserve">, social cohesion, cognitive-developmental and cognitive-elaboration, the latter two focusing on the </w:t>
      </w:r>
      <w:r w:rsidR="009D164B" w:rsidRPr="0096463E">
        <w:t>interaction among groups of students.  These four perspectives can be considered complementary.</w:t>
      </w:r>
      <w:r w:rsidR="006736D9" w:rsidRPr="0096463E">
        <w:t xml:space="preserve"> Syllabus of Slovene high schools (where the study </w:t>
      </w:r>
      <w:r w:rsidR="00CB4D6E">
        <w:t>was</w:t>
      </w:r>
      <w:r w:rsidR="006736D9" w:rsidRPr="0096463E">
        <w:t xml:space="preserve"> conducted) mentions group work as one of the </w:t>
      </w:r>
      <w:proofErr w:type="spellStart"/>
      <w:r w:rsidR="0096463E" w:rsidRPr="0096463E">
        <w:t>procedual</w:t>
      </w:r>
      <w:proofErr w:type="spellEnd"/>
      <w:r w:rsidR="0096463E" w:rsidRPr="0096463E">
        <w:t xml:space="preserve">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497051FB" w:rsidR="009D164B" w:rsidRDefault="00551E52" w:rsidP="00593B76">
      <w:r>
        <w:t>Group learning has its pros, as well as cons</w:t>
      </w:r>
      <w:r w:rsidR="009D164B">
        <w:t xml:space="preserve">, </w:t>
      </w:r>
      <w:r w:rsidR="00616873">
        <w:t>summarized</w:t>
      </w:r>
      <w:r w:rsidR="009D164B">
        <w:t xml:space="preserve"> in table below:</w:t>
      </w:r>
    </w:p>
    <w:p w14:paraId="5FBC81D6" w14:textId="77777777" w:rsidR="009D164B" w:rsidRDefault="009D164B" w:rsidP="00593B76"/>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lastRenderedPageBreak/>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70056F6A" w:rsidR="009D164B" w:rsidRDefault="009D164B" w:rsidP="00593B76">
            <w:r>
              <w:t xml:space="preserve">Better student performance </w:t>
            </w:r>
            <w:r w:rsidR="00616873">
              <w:fldChar w:fldCharType="begin"/>
            </w:r>
            <w:r w:rsidR="00D652D1">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616873">
              <w:fldChar w:fldCharType="separate"/>
            </w:r>
            <w:r w:rsidR="00D652D1" w:rsidRPr="00D652D1">
              <w:rPr>
                <w:rFonts w:ascii="Calibri" w:hAnsi="Calibri" w:cs="Calibri"/>
              </w:rPr>
              <w:t>(Moreno-Guerrero et al., 2020; Puklek, 2001; Rau &amp; Heyl, 1990)</w:t>
            </w:r>
            <w:r w:rsidR="00616873">
              <w:fldChar w:fldCharType="end"/>
            </w:r>
          </w:p>
        </w:tc>
        <w:tc>
          <w:tcPr>
            <w:tcW w:w="4531" w:type="dxa"/>
          </w:tcPr>
          <w:p w14:paraId="6668F3E0" w14:textId="6AE9D7D7"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0AE4E53" w14:textId="77777777" w:rsidTr="009D164B">
        <w:tc>
          <w:tcPr>
            <w:tcW w:w="4531" w:type="dxa"/>
          </w:tcPr>
          <w:p w14:paraId="12453B44" w14:textId="3185C81C"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04FF495E" w14:textId="7FADEA68"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7B083EA" w14:textId="77777777" w:rsidTr="009D164B">
        <w:tc>
          <w:tcPr>
            <w:tcW w:w="4531" w:type="dxa"/>
          </w:tcPr>
          <w:p w14:paraId="49FFA250" w14:textId="7869CEE8"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p>
        </w:tc>
        <w:tc>
          <w:tcPr>
            <w:tcW w:w="4531" w:type="dxa"/>
          </w:tcPr>
          <w:p w14:paraId="6F02C0EF" w14:textId="5D741904"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09A6AF16" w14:textId="77777777" w:rsidTr="009D164B">
        <w:tc>
          <w:tcPr>
            <w:tcW w:w="4531" w:type="dxa"/>
          </w:tcPr>
          <w:p w14:paraId="5F03103E" w14:textId="5C17A54F"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13930154" w14:textId="6C10A095"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7D802E2A" w14:textId="77777777" w:rsidTr="009D164B">
        <w:tc>
          <w:tcPr>
            <w:tcW w:w="4531" w:type="dxa"/>
          </w:tcPr>
          <w:p w14:paraId="5D994D44" w14:textId="78E9AC94" w:rsidR="00616873" w:rsidRPr="006736D9" w:rsidRDefault="006736D9" w:rsidP="00593B76">
            <w:pPr>
              <w:rPr>
                <w:color w:val="000000" w:themeColor="text1"/>
              </w:rPr>
            </w:pPr>
            <w:proofErr w:type="spellStart"/>
            <w:r w:rsidRPr="006736D9">
              <w:rPr>
                <w:color w:val="000000" w:themeColor="text1"/>
              </w:rPr>
              <w:t>Self esteem</w:t>
            </w:r>
            <w:proofErr w:type="spellEnd"/>
            <w:r w:rsidRPr="006736D9">
              <w:rPr>
                <w:color w:val="000000" w:themeColor="text1"/>
              </w:rPr>
              <w:t xml:space="preserve">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p>
        </w:tc>
        <w:tc>
          <w:tcPr>
            <w:tcW w:w="4531" w:type="dxa"/>
          </w:tcPr>
          <w:p w14:paraId="5D360C3B" w14:textId="6C881D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50133919" w14:textId="77777777" w:rsidTr="009D164B">
        <w:tc>
          <w:tcPr>
            <w:tcW w:w="4531" w:type="dxa"/>
          </w:tcPr>
          <w:p w14:paraId="44747078" w14:textId="5DED8AAD"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p>
        </w:tc>
        <w:tc>
          <w:tcPr>
            <w:tcW w:w="4531" w:type="dxa"/>
          </w:tcPr>
          <w:p w14:paraId="420B8C54" w14:textId="7F9CC817" w:rsidR="00616873" w:rsidRDefault="006736D9" w:rsidP="00593B76">
            <w:r>
              <w:t xml:space="preserve">Difficult to perform in classes with large </w:t>
            </w:r>
            <w:proofErr w:type="spellStart"/>
            <w:r>
              <w:t>ammount</w:t>
            </w:r>
            <w:proofErr w:type="spellEnd"/>
            <w:r>
              <w:t xml:space="preserve">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w:t>
            </w:r>
            <w:proofErr w:type="spellStart"/>
            <w:r w:rsidRPr="001E5E41">
              <w:rPr>
                <w:rFonts w:ascii="Calibri" w:hAnsi="Calibri" w:cs="Calibri"/>
              </w:rPr>
              <w:t>Kubale</w:t>
            </w:r>
            <w:proofErr w:type="spellEnd"/>
            <w:r w:rsidRPr="001E5E41">
              <w:rPr>
                <w:rFonts w:ascii="Calibri" w:hAnsi="Calibri" w:cs="Calibri"/>
              </w:rPr>
              <w:t>, 2015)</w:t>
            </w:r>
            <w:r>
              <w:fldChar w:fldCharType="end"/>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187594B3"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0" w:name="_Hlk147905504"/>
      <w:r w:rsidRPr="007E355B">
        <w:rPr>
          <w:rFonts w:ascii="Calibri" w:hAnsi="Calibri" w:cs="Calibri"/>
        </w:rPr>
        <w:t>2003</w:t>
      </w:r>
      <w:bookmarkEnd w:id="0"/>
      <w:r w:rsidRPr="007E355B">
        <w:rPr>
          <w:rFonts w:ascii="Calibri" w:hAnsi="Calibri" w:cs="Calibri"/>
        </w:rPr>
        <w:t>)</w:t>
      </w:r>
      <w:r>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0569A8">
      <w:pPr>
        <w:pStyle w:val="Heading4"/>
      </w:pPr>
      <w:r>
        <w:t>Variables that may impact group learning</w:t>
      </w:r>
    </w:p>
    <w:p w14:paraId="2FFDE722" w14:textId="77777777" w:rsidR="00CB4D6E" w:rsidRDefault="00795AA1" w:rsidP="00593B76">
      <w:r w:rsidRPr="00795AA1">
        <w:t xml:space="preserve">In the quest to predict the effects of tandem learning on student performance, an array of variables must be considered to provide a comprehensive understanding of this dynamic educational approach. </w:t>
      </w:r>
    </w:p>
    <w:p w14:paraId="40A4F556" w14:textId="3B75F03C" w:rsidR="00CF1FA6" w:rsidRDefault="00795AA1" w:rsidP="00593B76">
      <w:r w:rsidRPr="00795AA1">
        <w:t>Examining the general factors, such as gender, class, professor,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3D3AA1">
        <w:instrText xml:space="preserve"> ADDIN ZOTERO_ITEM CSL_CITATION {"citationID":"6XNBMuHU","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3D3AA1" w:rsidRPr="003D3AA1">
        <w:rPr>
          <w:rFonts w:ascii="Calibri" w:hAnsi="Calibri" w:cs="Calibri"/>
        </w:rPr>
        <w:t>(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w:t>
      </w:r>
      <w:r w:rsidR="00A81CF2" w:rsidRPr="00795AA1">
        <w:t>could exert a somewhat influential role</w:t>
      </w:r>
      <w:r w:rsidR="00A81CF2">
        <w:t xml:space="preserve">. Data on how professor and belonging class impact group learning is scarce, aside from general instructions for teachers how said method should be implemented like </w:t>
      </w:r>
      <w:r w:rsidR="00A81CF2">
        <w:fldChar w:fldCharType="begin"/>
      </w:r>
      <w:r w:rsidR="00A81CF2">
        <w:instrText xml:space="preserve"> ADDIN ZOTERO_ITEM CSL_CITATION {"citationID":"BAPv1kv8","properties":{"formattedCitation":"(McCaslin &amp; Lowman, 1985)","plainCitation":"(McCaslin &amp; Lowman, 1985)","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schema":"https://github.com/citation-style-language/schema/raw/master/csl-citation.json"} </w:instrText>
      </w:r>
      <w:r w:rsidR="00A81CF2">
        <w:fldChar w:fldCharType="separate"/>
      </w:r>
      <w:r w:rsidR="00A81CF2" w:rsidRPr="00A81CF2">
        <w:rPr>
          <w:rFonts w:ascii="Calibri" w:hAnsi="Calibri" w:cs="Calibri"/>
        </w:rPr>
        <w:t>(McCaslin &amp; Lowman, 1985)</w:t>
      </w:r>
      <w:r w:rsidR="00A81CF2">
        <w:fldChar w:fldCharType="end"/>
      </w:r>
      <w:r w:rsidR="00A81CF2">
        <w:t>.</w:t>
      </w:r>
    </w:p>
    <w:p w14:paraId="0A3251F0" w14:textId="68620326"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3E2174">
        <w:t>, mathematical anxiety and motivation to learn mathematics</w:t>
      </w:r>
      <w:r w:rsidRPr="00795AA1">
        <w:t xml:space="preserve"> come into play</w:t>
      </w:r>
      <w:r w:rsidR="003E2174">
        <w:t>.</w:t>
      </w:r>
      <w:r w:rsidRPr="00795AA1">
        <w:t xml:space="preserve"> </w:t>
      </w:r>
      <w:r w:rsidR="00613989">
        <w:t>Myers</w:t>
      </w:r>
      <w:r w:rsidR="00791D5D">
        <w:t xml:space="preserve">-Briggs Type Indicator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a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xml:space="preserve">. This goes hand in hand with </w:t>
      </w:r>
      <w:proofErr w:type="spellStart"/>
      <w:r w:rsidR="00525D4B">
        <w:rPr>
          <w:rFonts w:ascii="Calibri" w:eastAsia="Calibri" w:hAnsi="Calibri" w:cs="Calibri"/>
        </w:rPr>
        <w:t>reserach</w:t>
      </w:r>
      <w:proofErr w:type="spellEnd"/>
      <w:r w:rsidR="00525D4B">
        <w:rPr>
          <w:rFonts w:ascii="Calibri" w:eastAsia="Calibri" w:hAnsi="Calibri" w:cs="Calibri"/>
        </w:rPr>
        <w:t xml:space="preserve"> showing that cooperative group work lessens math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A81CF2">
        <w:rPr>
          <w:rFonts w:ascii="Calibri" w:eastAsia="Calibri" w:hAnsi="Calibri" w:cs="Calibri"/>
        </w:rPr>
        <w:lastRenderedPageBreak/>
        <w:t xml:space="preserve">Mathematical motivation is a factor negatively correlated to mathematical anxiety </w:t>
      </w:r>
      <w:r w:rsidR="00A81CF2">
        <w:rPr>
          <w:rFonts w:ascii="Calibri" w:eastAsia="Calibri" w:hAnsi="Calibri" w:cs="Calibri"/>
        </w:rPr>
        <w:fldChar w:fldCharType="begin"/>
      </w:r>
      <w:r w:rsidR="00A81CF2">
        <w:rPr>
          <w:rFonts w:ascii="Calibri" w:eastAsia="Calibri" w:hAnsi="Calibri" w:cs="Calibri"/>
        </w:rPr>
        <w:instrText xml:space="preserve"> ADDIN ZOTERO_ITEM CSL_CITATION {"citationID":"DpEX0i3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A81CF2">
        <w:rPr>
          <w:rFonts w:ascii="Calibri" w:eastAsia="Calibri" w:hAnsi="Calibri" w:cs="Calibri"/>
        </w:rPr>
        <w:fldChar w:fldCharType="separate"/>
      </w:r>
      <w:r w:rsidR="00A81CF2" w:rsidRPr="00A81CF2">
        <w:rPr>
          <w:rFonts w:ascii="Calibri" w:hAnsi="Calibri" w:cs="Calibri"/>
        </w:rPr>
        <w:t>(Bregant &amp; Doz, 2024)</w:t>
      </w:r>
      <w:r w:rsidR="00A81CF2">
        <w:rPr>
          <w:rFonts w:ascii="Calibri" w:eastAsia="Calibri" w:hAnsi="Calibri" w:cs="Calibri"/>
        </w:rPr>
        <w:fldChar w:fldCharType="end"/>
      </w:r>
      <w:r w:rsidR="006F169D">
        <w:rPr>
          <w:rFonts w:ascii="Calibri" w:eastAsia="Calibri" w:hAnsi="Calibri" w:cs="Calibri"/>
        </w:rPr>
        <w:t xml:space="preserve">. Collaborative learning activities have been </w:t>
      </w:r>
      <w:r w:rsidR="006F169D" w:rsidRPr="006F169D">
        <w:rPr>
          <w:rFonts w:ascii="Calibri" w:eastAsia="Calibri" w:hAnsi="Calibri" w:cs="Calibri"/>
        </w:rPr>
        <w:t xml:space="preserve">conceived as </w:t>
      </w:r>
      <w:r w:rsidR="006F169D">
        <w:rPr>
          <w:rFonts w:ascii="Calibri" w:eastAsia="Calibri" w:hAnsi="Calibri" w:cs="Calibri"/>
        </w:rPr>
        <w:t xml:space="preserve">a </w:t>
      </w:r>
      <w:r w:rsidR="006F169D" w:rsidRPr="006F169D">
        <w:rPr>
          <w:rFonts w:ascii="Calibri" w:eastAsia="Calibri" w:hAnsi="Calibri" w:cs="Calibri"/>
        </w:rPr>
        <w:t>source of influence on individual motivation</w:t>
      </w:r>
      <w:r w:rsidR="006F169D">
        <w:rPr>
          <w:rFonts w:ascii="Calibri" w:eastAsia="Calibri" w:hAnsi="Calibri" w:cs="Calibri"/>
        </w:rPr>
        <w:t xml:space="preserve"> </w:t>
      </w:r>
      <w:r w:rsidR="006F169D">
        <w:rPr>
          <w:rFonts w:ascii="Calibri" w:eastAsia="Calibri" w:hAnsi="Calibri" w:cs="Calibri"/>
        </w:rPr>
        <w:fldChar w:fldCharType="begin"/>
      </w:r>
      <w:r w:rsidR="006F169D">
        <w:rPr>
          <w:rFonts w:ascii="Calibri" w:eastAsia="Calibri" w:hAnsi="Calibri" w:cs="Calibri"/>
        </w:rPr>
        <w:instrText xml:space="preserve"> ADDIN ZOTERO_ITEM CSL_CITATION {"citationID":"LUAGiWQ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6F169D">
        <w:rPr>
          <w:rFonts w:ascii="Calibri" w:eastAsia="Calibri" w:hAnsi="Calibri" w:cs="Calibri"/>
        </w:rPr>
        <w:fldChar w:fldCharType="separate"/>
      </w:r>
      <w:r w:rsidR="006F169D" w:rsidRPr="006F169D">
        <w:rPr>
          <w:rFonts w:ascii="Calibri" w:hAnsi="Calibri" w:cs="Calibri"/>
          <w:kern w:val="0"/>
          <w:szCs w:val="24"/>
        </w:rPr>
        <w:t>(Järvelä et al., 2010)</w:t>
      </w:r>
      <w:r w:rsidR="006F169D">
        <w:rPr>
          <w:rFonts w:ascii="Calibri" w:eastAsia="Calibri" w:hAnsi="Calibri" w:cs="Calibri"/>
        </w:rPr>
        <w:fldChar w:fldCharType="end"/>
      </w:r>
      <w:r w:rsidR="006F169D">
        <w:rPr>
          <w:rFonts w:ascii="Calibri" w:eastAsia="Calibri" w:hAnsi="Calibri" w:cs="Calibri"/>
        </w:rPr>
        <w:t>.</w:t>
      </w:r>
    </w:p>
    <w:p w14:paraId="0EFA294B" w14:textId="352ACE9E"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313931">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w:t>
      </w:r>
      <w:proofErr w:type="spellStart"/>
      <w:r w:rsidR="00313931" w:rsidRPr="001C50CD">
        <w:rPr>
          <w:rFonts w:ascii="Calibri" w:hAnsi="Calibri" w:cs="Calibri"/>
        </w:rPr>
        <w:t>Puklek</w:t>
      </w:r>
      <w:proofErr w:type="spellEnd"/>
      <w:r w:rsidR="00313931" w:rsidRPr="001C50CD">
        <w:rPr>
          <w:rFonts w:ascii="Calibri" w:hAnsi="Calibri" w:cs="Calibri"/>
        </w:rPr>
        <w:t>, 2001)</w:t>
      </w:r>
      <w:r w:rsidR="00313931">
        <w:fldChar w:fldCharType="end"/>
      </w:r>
      <w:r w:rsidR="00313931">
        <w:t xml:space="preserve"> </w:t>
      </w:r>
      <w:proofErr w:type="spellStart"/>
      <w:r w:rsidR="00313931" w:rsidRPr="00795AA1">
        <w:t>emphas</w:t>
      </w:r>
      <w:r w:rsidR="00313931">
        <w:t>isez</w:t>
      </w:r>
      <w:proofErr w:type="spellEnd"/>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626078D" w14:textId="36EE189D" w:rsidR="00713CA7" w:rsidRPr="00CB4D6E" w:rsidRDefault="00713CA7" w:rsidP="000569A8">
      <w:pPr>
        <w:pStyle w:val="Heading4"/>
        <w:rPr>
          <w:highlight w:val="yellow"/>
        </w:rPr>
      </w:pPr>
      <w:r w:rsidRPr="000569A8">
        <w:rPr>
          <w:highlight w:val="yellow"/>
        </w:rPr>
        <w:t>Group</w:t>
      </w:r>
      <w:r w:rsidRPr="00CB4D6E">
        <w:rPr>
          <w:highlight w:val="yellow"/>
        </w:rPr>
        <w:t xml:space="preserve"> </w:t>
      </w:r>
      <w:r w:rsidRPr="000569A8">
        <w:rPr>
          <w:highlight w:val="yellow"/>
        </w:rPr>
        <w:t>forming</w:t>
      </w:r>
    </w:p>
    <w:p w14:paraId="4FEFEDC7" w14:textId="58E6692F" w:rsidR="00454C65" w:rsidRPr="00454C65" w:rsidRDefault="00454C65" w:rsidP="00593B76">
      <w:pPr>
        <w:rPr>
          <w:color w:val="FF0000"/>
        </w:rPr>
      </w:pPr>
      <w:proofErr w:type="spellStart"/>
      <w:r w:rsidRPr="00CB4D6E">
        <w:rPr>
          <w:color w:val="FF0000"/>
          <w:highlight w:val="yellow"/>
        </w:rPr>
        <w:t>Razni</w:t>
      </w:r>
      <w:proofErr w:type="spellEnd"/>
      <w:r w:rsidRPr="00CB4D6E">
        <w:rPr>
          <w:color w:val="FF0000"/>
          <w:highlight w:val="yellow"/>
        </w:rPr>
        <w:t xml:space="preserve"> </w:t>
      </w:r>
      <w:proofErr w:type="spellStart"/>
      <w:r w:rsidRPr="00CB4D6E">
        <w:rPr>
          <w:color w:val="FF0000"/>
          <w:highlight w:val="yellow"/>
        </w:rPr>
        <w:t>viri</w:t>
      </w:r>
      <w:proofErr w:type="spellEnd"/>
      <w:r w:rsidRPr="00CB4D6E">
        <w:rPr>
          <w:color w:val="FF0000"/>
          <w:highlight w:val="yellow"/>
        </w:rPr>
        <w:t xml:space="preserve">, o </w:t>
      </w:r>
      <w:proofErr w:type="spellStart"/>
      <w:r w:rsidRPr="00CB4D6E">
        <w:rPr>
          <w:color w:val="FF0000"/>
          <w:highlight w:val="yellow"/>
        </w:rPr>
        <w:t>kaksnih</w:t>
      </w:r>
      <w:proofErr w:type="spellEnd"/>
      <w:r w:rsidRPr="00CB4D6E">
        <w:rPr>
          <w:color w:val="FF0000"/>
          <w:highlight w:val="yellow"/>
        </w:rPr>
        <w:t xml:space="preserve"> </w:t>
      </w:r>
      <w:proofErr w:type="spellStart"/>
      <w:r w:rsidRPr="00CB4D6E">
        <w:rPr>
          <w:color w:val="FF0000"/>
          <w:highlight w:val="yellow"/>
        </w:rPr>
        <w:t>skupinah</w:t>
      </w:r>
      <w:proofErr w:type="spellEnd"/>
      <w:r w:rsidRPr="00CB4D6E">
        <w:rPr>
          <w:color w:val="FF0000"/>
          <w:highlight w:val="yellow"/>
        </w:rPr>
        <w:t xml:space="preserve"> </w:t>
      </w:r>
      <w:proofErr w:type="spellStart"/>
      <w:r w:rsidRPr="00CB4D6E">
        <w:rPr>
          <w:color w:val="FF0000"/>
          <w:highlight w:val="yellow"/>
        </w:rPr>
        <w:t>govorimo</w:t>
      </w:r>
      <w:proofErr w:type="spellEnd"/>
      <w:r w:rsidRPr="00CB4D6E">
        <w:rPr>
          <w:color w:val="FF0000"/>
          <w:highlight w:val="yellow"/>
        </w:rPr>
        <w:t xml:space="preserve">. </w:t>
      </w:r>
      <w:proofErr w:type="spellStart"/>
      <w:r w:rsidRPr="00CB4D6E">
        <w:rPr>
          <w:color w:val="FF0000"/>
          <w:highlight w:val="yellow"/>
        </w:rPr>
        <w:t>Zakaj</w:t>
      </w:r>
      <w:proofErr w:type="spellEnd"/>
      <w:r w:rsidRPr="00CB4D6E">
        <w:rPr>
          <w:color w:val="FF0000"/>
          <w:highlight w:val="yellow"/>
        </w:rPr>
        <w:t xml:space="preserve"> so </w:t>
      </w:r>
      <w:proofErr w:type="spellStart"/>
      <w:r w:rsidRPr="00CB4D6E">
        <w:rPr>
          <w:color w:val="FF0000"/>
          <w:highlight w:val="yellow"/>
        </w:rPr>
        <w:t>mešani</w:t>
      </w:r>
      <w:proofErr w:type="spellEnd"/>
      <w:r w:rsidRPr="00CB4D6E">
        <w:rPr>
          <w:color w:val="FF0000"/>
          <w:highlight w:val="yellow"/>
        </w:rPr>
        <w:t xml:space="preserve"> tipi </w:t>
      </w:r>
      <w:proofErr w:type="spellStart"/>
      <w:r w:rsidRPr="00CB4D6E">
        <w:rPr>
          <w:color w:val="FF0000"/>
          <w:highlight w:val="yellow"/>
        </w:rPr>
        <w:t>dobri</w:t>
      </w:r>
      <w:proofErr w:type="spellEnd"/>
      <w:r w:rsidRPr="00CB4D6E">
        <w:rPr>
          <w:color w:val="FF0000"/>
          <w:highlight w:val="yellow"/>
        </w:rPr>
        <w:t xml:space="preserve"> / </w:t>
      </w:r>
      <w:proofErr w:type="spellStart"/>
      <w:r w:rsidRPr="00CB4D6E">
        <w:rPr>
          <w:color w:val="FF0000"/>
          <w:highlight w:val="yellow"/>
        </w:rPr>
        <w:t>slabi</w:t>
      </w:r>
      <w:proofErr w:type="spellEnd"/>
      <w:r w:rsidRPr="00CB4D6E">
        <w:rPr>
          <w:color w:val="FF0000"/>
          <w:highlight w:val="yellow"/>
        </w:rPr>
        <w:t xml:space="preserve">, </w:t>
      </w:r>
      <w:proofErr w:type="spellStart"/>
      <w:r w:rsidRPr="00CB4D6E">
        <w:rPr>
          <w:color w:val="FF0000"/>
          <w:highlight w:val="yellow"/>
        </w:rPr>
        <w:t>enako</w:t>
      </w:r>
      <w:proofErr w:type="spellEnd"/>
      <w:r w:rsidRPr="00CB4D6E">
        <w:rPr>
          <w:color w:val="FF0000"/>
          <w:highlight w:val="yellow"/>
        </w:rPr>
        <w:t xml:space="preserve"> </w:t>
      </w:r>
      <w:proofErr w:type="spellStart"/>
      <w:r w:rsidRPr="00CB4D6E">
        <w:rPr>
          <w:color w:val="FF0000"/>
          <w:highlight w:val="yellow"/>
        </w:rPr>
        <w:t>spol</w:t>
      </w:r>
      <w:proofErr w:type="spellEnd"/>
      <w:r w:rsidRPr="00CB4D6E">
        <w:rPr>
          <w:color w:val="FF0000"/>
          <w:highlight w:val="yellow"/>
        </w:rPr>
        <w:t>.... Tomić 2003</w:t>
      </w:r>
      <w:r w:rsidR="006F169D">
        <w:rPr>
          <w:color w:val="FF0000"/>
          <w:highlight w:val="yellow"/>
        </w:rPr>
        <w:t xml:space="preserve">, </w:t>
      </w:r>
      <w:r w:rsidR="006F169D" w:rsidRPr="006F169D">
        <w:rPr>
          <w:color w:val="FF0000"/>
        </w:rPr>
        <w:t>https://doi.org/10.1016/J.IJER.2018.09.004</w:t>
      </w:r>
      <w:r w:rsidRPr="00CB4D6E">
        <w:rPr>
          <w:color w:val="FF0000"/>
          <w:highlight w:val="yellow"/>
        </w:rPr>
        <w:t xml:space="preserve"> da group size ne </w:t>
      </w:r>
      <w:proofErr w:type="spellStart"/>
      <w:r w:rsidRPr="00CB4D6E">
        <w:rPr>
          <w:color w:val="FF0000"/>
          <w:highlight w:val="yellow"/>
        </w:rPr>
        <w:t>vpliva</w:t>
      </w:r>
      <w:proofErr w:type="spellEnd"/>
      <w:r w:rsidRPr="00CB4D6E">
        <w:rPr>
          <w:color w:val="FF0000"/>
          <w:highlight w:val="yellow"/>
        </w:rPr>
        <w:t>...</w:t>
      </w:r>
    </w:p>
    <w:p w14:paraId="3F8C04B7" w14:textId="1FF60D98" w:rsidR="00155FC5" w:rsidRPr="00241494" w:rsidRDefault="007F12D2" w:rsidP="00155FC5">
      <w:pPr>
        <w:pStyle w:val="Heading3"/>
        <w:rPr>
          <w:highlight w:val="yellow"/>
        </w:rPr>
      </w:pPr>
      <w:r w:rsidRPr="00241494">
        <w:rPr>
          <w:highlight w:val="yellow"/>
        </w:rPr>
        <w:t>Machine learning and classification</w:t>
      </w:r>
    </w:p>
    <w:p w14:paraId="246B685E" w14:textId="1320F973" w:rsidR="009A6124" w:rsidRPr="00241494" w:rsidRDefault="009A6124" w:rsidP="009A6124">
      <w:pPr>
        <w:rPr>
          <w:highlight w:val="yellow"/>
        </w:rPr>
      </w:pPr>
      <w:r w:rsidRPr="00241494">
        <w:rPr>
          <w:highlight w:val="yellow"/>
        </w:rPr>
        <w:t>Data mining is the process of uncovering hidden patterns, relationships, or insights within vast datasets through techniques from statistics and database management</w:t>
      </w:r>
      <w:r w:rsidR="00411BA5" w:rsidRPr="00241494">
        <w:rPr>
          <w:highlight w:val="yellow"/>
        </w:rPr>
        <w:t xml:space="preserve"> </w:t>
      </w:r>
      <w:r w:rsidR="00812CAE" w:rsidRPr="00241494">
        <w:rPr>
          <w:highlight w:val="yellow"/>
        </w:rPr>
        <w:fldChar w:fldCharType="begin"/>
      </w:r>
      <w:r w:rsidR="00812CAE" w:rsidRPr="00241494">
        <w:rPr>
          <w:highlight w:val="yellow"/>
        </w:rPr>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rsidRPr="00241494">
        <w:rPr>
          <w:highlight w:val="yellow"/>
        </w:rPr>
        <w:fldChar w:fldCharType="separate"/>
      </w:r>
      <w:r w:rsidR="00812CAE" w:rsidRPr="00241494">
        <w:rPr>
          <w:rFonts w:ascii="Calibri" w:hAnsi="Calibri" w:cs="Calibri"/>
          <w:highlight w:val="yellow"/>
        </w:rPr>
        <w:t>(Baradwaj &amp; Pal, 2012)</w:t>
      </w:r>
      <w:r w:rsidR="00812CAE" w:rsidRPr="00241494">
        <w:rPr>
          <w:highlight w:val="yellow"/>
        </w:rPr>
        <w:fldChar w:fldCharType="end"/>
      </w:r>
      <w:r w:rsidRPr="00241494">
        <w:rPr>
          <w:highlight w:val="yellow"/>
        </w:rPr>
        <w:t xml:space="preserve">.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 The sequences of steps identified in extracting knowledge from data is shown in </w:t>
      </w:r>
      <w:r w:rsidR="002D0F73" w:rsidRPr="00241494">
        <w:rPr>
          <w:highlight w:val="yellow"/>
        </w:rPr>
        <w:fldChar w:fldCharType="begin"/>
      </w:r>
      <w:r w:rsidR="002D0F73" w:rsidRPr="00241494">
        <w:rPr>
          <w:highlight w:val="yellow"/>
        </w:rPr>
        <w:instrText xml:space="preserve"> REF _Ref148335758 \h </w:instrText>
      </w:r>
      <w:r w:rsidR="00241494">
        <w:rPr>
          <w:highlight w:val="yellow"/>
        </w:rPr>
        <w:instrText xml:space="preserve"> \* MERGEFORMAT </w:instrText>
      </w:r>
      <w:r w:rsidR="002D0F73" w:rsidRPr="00241494">
        <w:rPr>
          <w:highlight w:val="yellow"/>
        </w:rPr>
      </w:r>
      <w:r w:rsidR="002D0F73" w:rsidRPr="00241494">
        <w:rPr>
          <w:highlight w:val="yellow"/>
        </w:rPr>
        <w:fldChar w:fldCharType="separate"/>
      </w:r>
      <w:r w:rsidR="008D0918" w:rsidRPr="00241494">
        <w:rPr>
          <w:highlight w:val="yellow"/>
        </w:rPr>
        <w:t xml:space="preserve">Figure </w:t>
      </w:r>
      <w:r w:rsidR="008D0918" w:rsidRPr="00241494">
        <w:rPr>
          <w:noProof/>
          <w:highlight w:val="yellow"/>
        </w:rPr>
        <w:t>2</w:t>
      </w:r>
      <w:r w:rsidR="002D0F73" w:rsidRPr="00241494">
        <w:rPr>
          <w:highlight w:val="yellow"/>
        </w:rPr>
        <w:fldChar w:fldCharType="end"/>
      </w:r>
      <w:r w:rsidRPr="00241494">
        <w:rPr>
          <w:highlight w:val="yellow"/>
        </w:rPr>
        <w:t xml:space="preserve"> below.</w:t>
      </w:r>
    </w:p>
    <w:p w14:paraId="17DB44D7" w14:textId="77777777" w:rsidR="002D0F73" w:rsidRPr="00241494" w:rsidRDefault="009A6124" w:rsidP="002D0F73">
      <w:pPr>
        <w:keepNext/>
        <w:rPr>
          <w:highlight w:val="yellow"/>
        </w:rPr>
      </w:pPr>
      <w:r w:rsidRPr="00241494">
        <w:rPr>
          <w:noProof/>
          <w:highlight w:val="yellow"/>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398A9377" w:rsidR="009A6124" w:rsidRPr="00241494" w:rsidRDefault="002D0F73" w:rsidP="002D0F73">
      <w:pPr>
        <w:pStyle w:val="Caption"/>
        <w:rPr>
          <w:highlight w:val="yellow"/>
        </w:rPr>
      </w:pPr>
      <w:bookmarkStart w:id="1" w:name="_Ref148335758"/>
      <w:r w:rsidRPr="00241494">
        <w:rPr>
          <w:highlight w:val="yellow"/>
        </w:rPr>
        <w:t xml:space="preserve">Figure </w:t>
      </w:r>
      <w:r w:rsidRPr="00241494">
        <w:rPr>
          <w:highlight w:val="yellow"/>
        </w:rPr>
        <w:fldChar w:fldCharType="begin"/>
      </w:r>
      <w:r w:rsidRPr="00241494">
        <w:rPr>
          <w:highlight w:val="yellow"/>
        </w:rPr>
        <w:instrText xml:space="preserve"> SEQ Figure \* ARABIC </w:instrText>
      </w:r>
      <w:r w:rsidRPr="00241494">
        <w:rPr>
          <w:highlight w:val="yellow"/>
        </w:rPr>
        <w:fldChar w:fldCharType="separate"/>
      </w:r>
      <w:r w:rsidR="006B6DA9" w:rsidRPr="00241494">
        <w:rPr>
          <w:noProof/>
          <w:highlight w:val="yellow"/>
        </w:rPr>
        <w:t>2</w:t>
      </w:r>
      <w:r w:rsidRPr="00241494">
        <w:rPr>
          <w:noProof/>
          <w:highlight w:val="yellow"/>
        </w:rPr>
        <w:fldChar w:fldCharType="end"/>
      </w:r>
      <w:bookmarkEnd w:id="1"/>
      <w:r w:rsidRPr="00241494">
        <w:rPr>
          <w:highlight w:val="yellow"/>
        </w:rPr>
        <w:t>: Knowledge discovery process</w:t>
      </w:r>
    </w:p>
    <w:p w14:paraId="2202C137" w14:textId="41045DEF" w:rsidR="00272692" w:rsidRPr="00241494" w:rsidRDefault="00272692" w:rsidP="00272692">
      <w:pPr>
        <w:pStyle w:val="Heading3"/>
        <w:rPr>
          <w:rFonts w:eastAsiaTheme="minorEastAsia"/>
          <w:highlight w:val="yellow"/>
        </w:rPr>
      </w:pPr>
      <w:r w:rsidRPr="00241494">
        <w:rPr>
          <w:rFonts w:eastAsiaTheme="minorEastAsia"/>
          <w:highlight w:val="yellow"/>
        </w:rPr>
        <w:t>Connecting tandem learning and machine learning</w:t>
      </w:r>
    </w:p>
    <w:p w14:paraId="5A463389" w14:textId="797786AB" w:rsidR="00272692" w:rsidRPr="00241494" w:rsidRDefault="00BF3AE1" w:rsidP="00272692">
      <w:pPr>
        <w:rPr>
          <w:highlight w:val="yellow"/>
        </w:rPr>
      </w:pPr>
      <w:r w:rsidRPr="00241494">
        <w:rPr>
          <w:highlight w:val="yellow"/>
        </w:rPr>
        <w:t xml:space="preserve">Let us briefly discuss where AI is used in education today. We will focus mainly on the use of AI to support learning (student and teacher facing AI). </w:t>
      </w:r>
      <w:r w:rsidR="00227550" w:rsidRPr="00241494">
        <w:rPr>
          <w:highlight w:val="yellow"/>
        </w:rPr>
        <w:t xml:space="preserve"> Technologies can be considered in terms of whether they are mainly student teaching (with primarily </w:t>
      </w:r>
      <w:proofErr w:type="spellStart"/>
      <w:r w:rsidR="00227550" w:rsidRPr="00241494">
        <w:rPr>
          <w:highlight w:val="yellow"/>
        </w:rPr>
        <w:t>instructionist</w:t>
      </w:r>
      <w:proofErr w:type="spellEnd"/>
      <w:r w:rsidR="00227550" w:rsidRPr="00241494">
        <w:rPr>
          <w:highlight w:val="yellow"/>
        </w:rPr>
        <w:t xml:space="preserve"> approach), student supporting (primarily constructivist approach) or teacher supporting (which primarily help teachers do tasks they already do but faster or with less effort) </w:t>
      </w:r>
      <w:r w:rsidR="00227550" w:rsidRPr="00241494">
        <w:rPr>
          <w:highlight w:val="yellow"/>
        </w:rPr>
        <w:fldChar w:fldCharType="begin"/>
      </w:r>
      <w:r w:rsidR="00227550" w:rsidRPr="00241494">
        <w:rPr>
          <w:highlight w:val="yellow"/>
        </w:rP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rsidRPr="00241494">
        <w:rPr>
          <w:highlight w:val="yellow"/>
        </w:rPr>
        <w:fldChar w:fldCharType="separate"/>
      </w:r>
      <w:r w:rsidR="00227550" w:rsidRPr="00241494">
        <w:rPr>
          <w:rFonts w:ascii="Calibri" w:hAnsi="Calibri" w:cs="Calibri"/>
          <w:highlight w:val="yellow"/>
        </w:rPr>
        <w:t>(Holmes et al., 2019)</w:t>
      </w:r>
      <w:r w:rsidR="00227550" w:rsidRPr="00241494">
        <w:rPr>
          <w:highlight w:val="yellow"/>
        </w:rPr>
        <w:fldChar w:fldCharType="end"/>
      </w:r>
      <w:r w:rsidR="00227550" w:rsidRPr="00241494">
        <w:rPr>
          <w:highlight w:val="yellow"/>
        </w:rPr>
        <w:t xml:space="preserve">. </w:t>
      </w:r>
    </w:p>
    <w:p w14:paraId="4D519AFE" w14:textId="643A6B98" w:rsidR="003F0DE5" w:rsidRDefault="003F0DE5" w:rsidP="00120705">
      <w:r w:rsidRPr="00241494">
        <w:rPr>
          <w:highlight w:val="yellow"/>
        </w:rPr>
        <w:t xml:space="preserve">Beyond its broader applications, machine learning has been harnessed to predict student performance with remarkable precision. </w:t>
      </w:r>
      <w:r w:rsidR="004208F5" w:rsidRPr="00241494">
        <w:rPr>
          <w:highlight w:val="yellow"/>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conducted by </w:t>
      </w:r>
      <w:r w:rsidR="00DD482A" w:rsidRPr="00241494">
        <w:rPr>
          <w:highlight w:val="yellow"/>
        </w:rPr>
        <w:fldChar w:fldCharType="begin"/>
      </w:r>
      <w:r w:rsidR="00DD482A" w:rsidRPr="00241494">
        <w:rPr>
          <w:highlight w:val="yellow"/>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241494">
        <w:rPr>
          <w:highlight w:val="yellow"/>
        </w:rPr>
        <w:fldChar w:fldCharType="separate"/>
      </w:r>
      <w:r w:rsidR="00DD482A" w:rsidRPr="00241494">
        <w:rPr>
          <w:rFonts w:ascii="Calibri" w:hAnsi="Calibri" w:cs="Calibri"/>
          <w:highlight w:val="yellow"/>
        </w:rPr>
        <w:t>(Siemens &amp; Gasevic, 2012)</w:t>
      </w:r>
      <w:r w:rsidR="00DD482A" w:rsidRPr="00241494">
        <w:rPr>
          <w:highlight w:val="yellow"/>
        </w:rPr>
        <w:fldChar w:fldCharType="end"/>
      </w:r>
      <w:r w:rsidR="004208F5" w:rsidRPr="00241494">
        <w:rPr>
          <w:highlight w:val="yellow"/>
        </w:rPr>
        <w:t xml:space="preserve">, which introduced the concept of "learning analytics" and demonstrated its potential in predicting student outcomes. </w:t>
      </w:r>
      <w:r w:rsidR="00143EA3" w:rsidRPr="00241494">
        <w:rPr>
          <w:highlight w:val="yellow"/>
        </w:rPr>
        <w:t xml:space="preserve">Some other examples of predicting student performance </w:t>
      </w:r>
      <w:r w:rsidR="004E06AF" w:rsidRPr="00241494">
        <w:rPr>
          <w:highlight w:val="yellow"/>
        </w:rPr>
        <w:t xml:space="preserve">with different metrics and models </w:t>
      </w:r>
      <w:r w:rsidR="00143EA3" w:rsidRPr="00241494">
        <w:rPr>
          <w:highlight w:val="yellow"/>
        </w:rPr>
        <w:t xml:space="preserve">can be found in </w:t>
      </w:r>
      <w:r w:rsidR="005D3C6C" w:rsidRPr="00241494">
        <w:rPr>
          <w:highlight w:val="yellow"/>
        </w:rPr>
        <w:fldChar w:fldCharType="begin"/>
      </w:r>
      <w:r w:rsidR="006B2E4E" w:rsidRPr="00241494">
        <w:rPr>
          <w:highlight w:val="yellow"/>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241494">
        <w:rPr>
          <w:highlight w:val="yellow"/>
        </w:rPr>
        <w:fldChar w:fldCharType="separate"/>
      </w:r>
      <w:r w:rsidR="006B2E4E" w:rsidRPr="00241494">
        <w:rPr>
          <w:rFonts w:ascii="Calibri" w:hAnsi="Calibri" w:cs="Calibri"/>
          <w:highlight w:val="yellow"/>
        </w:rPr>
        <w:t>(Abana, 2019; Bhusal, 2021; Cortez &amp; Silva, 2008; Kotsiantis et al., 2004; Minaei-Bidgoli et al., 2003)</w:t>
      </w:r>
      <w:r w:rsidR="005D3C6C" w:rsidRPr="00241494">
        <w:rPr>
          <w:highlight w:val="yellow"/>
        </w:rPr>
        <w:fldChar w:fldCharType="end"/>
      </w:r>
      <w:r w:rsidR="005D3C6C" w:rsidRPr="00241494">
        <w:rPr>
          <w:highlight w:val="yellow"/>
        </w:rPr>
        <w:t>.</w:t>
      </w:r>
      <w:r w:rsidR="00FF7915" w:rsidRPr="00241494">
        <w:rPr>
          <w:highlight w:val="yellow"/>
        </w:rPr>
        <w:t xml:space="preserve"> Aside from forecasting success, machine learning can help us identify most important variables that affect said forecast.</w:t>
      </w:r>
      <w:r w:rsidR="00BB1D29" w:rsidRPr="00241494">
        <w:rPr>
          <w:highlight w:val="yellow"/>
        </w:rPr>
        <w:t xml:space="preserve"> In a landscape where multiple studies like </w:t>
      </w:r>
      <w:r w:rsidR="00EC4BEC" w:rsidRPr="00241494">
        <w:rPr>
          <w:highlight w:val="yellow"/>
        </w:rPr>
        <w:fldChar w:fldCharType="begin"/>
      </w:r>
      <w:r w:rsidR="00EC4BEC" w:rsidRPr="00241494">
        <w:rPr>
          <w:highlight w:val="yellow"/>
        </w:rPr>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rsidRPr="00241494">
        <w:rPr>
          <w:highlight w:val="yellow"/>
        </w:rPr>
        <w:fldChar w:fldCharType="separate"/>
      </w:r>
      <w:r w:rsidR="00EC4BEC" w:rsidRPr="00241494">
        <w:rPr>
          <w:rFonts w:ascii="Calibri" w:hAnsi="Calibri" w:cs="Calibri"/>
          <w:highlight w:val="yellow"/>
        </w:rPr>
        <w:t>(Hodges, 2018; Humphrey et al., 2009; Moradi et al., 2018; Scribner &amp; Donaldson, 2001)</w:t>
      </w:r>
      <w:r w:rsidR="00EC4BEC" w:rsidRPr="00241494">
        <w:rPr>
          <w:highlight w:val="yellow"/>
        </w:rPr>
        <w:fldChar w:fldCharType="end"/>
      </w:r>
      <w:r w:rsidR="00BB1D29" w:rsidRPr="00241494">
        <w:rPr>
          <w:highlight w:val="yellow"/>
        </w:rPr>
        <w:t xml:space="preserve"> have delved into the analysis of crucial features in learning environment, it becomes evident that only a scant few have harnessed the power of modern algorithms, such as machine learning, which hold the potential for significantly enhanced insights.</w:t>
      </w:r>
    </w:p>
    <w:p w14:paraId="7189F6D7" w14:textId="703FBFCD" w:rsidR="00EC09CD" w:rsidRDefault="00EC09CD" w:rsidP="00EC09CD">
      <w:pPr>
        <w:pStyle w:val="Heading3"/>
      </w:pPr>
      <w:r>
        <w:lastRenderedPageBreak/>
        <w:t>Feature selection: theoretical background</w:t>
      </w:r>
    </w:p>
    <w:p w14:paraId="69F06EBC" w14:textId="42D3C17F" w:rsidR="008D0918" w:rsidRDefault="00EC09CD" w:rsidP="00EC09CD">
      <w:r w:rsidRPr="00EC09CD">
        <w:t xml:space="preserve">The goal of feature selection is to select the smallest feature subset given a certain generalization error, or alternatively finding the best feature subset with </w:t>
      </w:r>
      <w:r w:rsidR="006F169D">
        <w:t xml:space="preserve">minimum </w:t>
      </w:r>
      <w:r w:rsidRPr="00EC09CD">
        <w:t xml:space="preserve">features, that yields the minimum generalization error. </w:t>
      </w:r>
      <w:r w:rsidR="00675E47">
        <w:t xml:space="preserve">We are reducing data structure complexity 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00713CA7" w:rsidRPr="00713CA7">
        <w:t xml:space="preserve">Further objectives associated with feature selection encompass enhancing generalization performance relative to models utilizing the entire feature set, fostering robust generalization and promptness in processing unseen data, and ultimately attaining a clearer and more straightforward comprehension of the data generation process </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AD42E3">
      <w:pPr>
        <w:pStyle w:val="Heading1"/>
      </w:pPr>
      <w:r>
        <w:t>Empirical work</w:t>
      </w:r>
    </w:p>
    <w:p w14:paraId="1EE684C8" w14:textId="590A239D" w:rsidR="00431CE2" w:rsidRDefault="00EF35A1" w:rsidP="00431CE2">
      <w:pPr>
        <w:pStyle w:val="Heading2"/>
      </w:pPr>
      <w:r>
        <w:t>Research p</w:t>
      </w:r>
      <w:r w:rsidR="00076A13">
        <w:t xml:space="preserve">roblem, </w:t>
      </w:r>
      <w:r>
        <w:t>goals, hypothesises and</w:t>
      </w:r>
      <w:r w:rsidR="00076A13">
        <w:t xml:space="preserve"> m</w:t>
      </w:r>
      <w:r w:rsidR="00431CE2">
        <w:t>ethodology</w:t>
      </w:r>
    </w:p>
    <w:p w14:paraId="2C4C1329" w14:textId="23C8EF0F" w:rsidR="00076A13" w:rsidRPr="00076A13" w:rsidRDefault="00EF35A1" w:rsidP="00076A13">
      <w:r w:rsidRPr="00EF35A1">
        <w:t>Investigating tandem learning involves understanding the diverse elements that impact this collaborative approach. The research seeks to uncover 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630ACD42" w:rsidR="00076A13" w:rsidRPr="00E61DD1" w:rsidRDefault="00076A13" w:rsidP="00431CE2">
      <w:pPr>
        <w:rPr>
          <w:shd w:val="clear" w:color="auto" w:fill="FFFFFF"/>
        </w:rPr>
      </w:pPr>
      <w:r>
        <w:rPr>
          <w:shd w:val="clear" w:color="auto" w:fill="FFFFFF"/>
        </w:rPr>
        <w:t xml:space="preserve">Based on </w:t>
      </w:r>
      <w:proofErr w:type="spellStart"/>
      <w:r>
        <w:rPr>
          <w:shd w:val="clear" w:color="auto" w:fill="FFFFFF"/>
        </w:rPr>
        <w:t>litterature</w:t>
      </w:r>
      <w:proofErr w:type="spellEnd"/>
      <w:r>
        <w:rPr>
          <w:shd w:val="clear" w:color="auto" w:fill="FFFFFF"/>
        </w:rPr>
        <w:t xml:space="preserve"> about different effects on tandem learning, we forme</w:t>
      </w:r>
      <w:r w:rsidR="00977C66">
        <w:rPr>
          <w:shd w:val="clear" w:color="auto" w:fill="FFFFFF"/>
        </w:rPr>
        <w:t>d</w:t>
      </w:r>
      <w:r>
        <w:rPr>
          <w:shd w:val="clear" w:color="auto" w:fill="FFFFFF"/>
        </w:rPr>
        <w:t xml:space="preserve"> general hypothesis: Some variables impact tandem learning more than others and s</w:t>
      </w:r>
      <w:r w:rsidR="00D4032F">
        <w:rPr>
          <w:shd w:val="clear" w:color="auto" w:fill="FFFFFF"/>
        </w:rPr>
        <w:t>p</w:t>
      </w:r>
      <w:r>
        <w:rPr>
          <w:shd w:val="clear" w:color="auto" w:fill="FFFFFF"/>
        </w:rPr>
        <w:t xml:space="preserve">ecific hypothesis: </w:t>
      </w:r>
      <w:r w:rsidR="002A5EB0">
        <w:rPr>
          <w:shd w:val="clear" w:color="auto" w:fill="FFFFFF"/>
        </w:rPr>
        <w:t>Variables regarding tandem learning itself</w:t>
      </w:r>
      <w:r>
        <w:rPr>
          <w:shd w:val="clear" w:color="auto" w:fill="FFFFFF"/>
        </w:rPr>
        <w:t xml:space="preserve"> have greater impact.</w:t>
      </w:r>
    </w:p>
    <w:p w14:paraId="7F4B229C" w14:textId="301750B3" w:rsidR="00431CE2" w:rsidRDefault="00431CE2" w:rsidP="00431CE2">
      <w:pPr>
        <w:pStyle w:val="Heading2"/>
      </w:pPr>
      <w:r>
        <w:t>Sample</w:t>
      </w:r>
    </w:p>
    <w:p w14:paraId="5C858461" w14:textId="5E8E8F53" w:rsidR="00431CE2"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w:t>
      </w:r>
      <w:r w:rsidR="0059540F">
        <w:rPr>
          <w:lang w:val="sl-SI"/>
        </w:rPr>
        <w:t>89</w:t>
      </w:r>
      <w:r w:rsidRPr="00423309">
        <w:rPr>
          <w:lang w:val="sl-SI"/>
        </w:rPr>
        <w:t xml:space="preserve">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w:t>
      </w:r>
      <w:r w:rsidR="00155965">
        <w:rPr>
          <w:lang w:val="sl-SI"/>
        </w:rPr>
        <w:t xml:space="preserve"> (</w:t>
      </w:r>
      <w:proofErr w:type="spellStart"/>
      <w:r w:rsidR="00155965">
        <w:rPr>
          <w:lang w:val="sl-SI"/>
        </w:rPr>
        <w:t>approx</w:t>
      </w:r>
      <w:proofErr w:type="spellEnd"/>
      <w:r w:rsidR="00155965">
        <w:rPr>
          <w:lang w:val="sl-SI"/>
        </w:rPr>
        <w:t xml:space="preserve">. 16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Pr="00423309">
        <w:rPr>
          <w:lang w:val="sl-SI"/>
        </w:rPr>
        <w:t>and</w:t>
      </w:r>
      <w:proofErr w:type="spellEnd"/>
      <w:r w:rsidRPr="00423309">
        <w:rPr>
          <w:lang w:val="sl-SI"/>
        </w:rPr>
        <w:t xml:space="preserve"> 12th</w:t>
      </w:r>
      <w:r w:rsidR="00155965">
        <w:rPr>
          <w:lang w:val="sl-SI"/>
        </w:rPr>
        <w:t xml:space="preserve"> (</w:t>
      </w:r>
      <w:proofErr w:type="spellStart"/>
      <w:r w:rsidR="00155965">
        <w:rPr>
          <w:lang w:val="sl-SI"/>
        </w:rPr>
        <w:t>approx</w:t>
      </w:r>
      <w:proofErr w:type="spellEnd"/>
      <w:r w:rsidR="00155965">
        <w:rPr>
          <w:lang w:val="sl-SI"/>
        </w:rPr>
        <w:t xml:space="preserve">. 17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sidR="00977C66">
        <w:rPr>
          <w:lang w:val="sl-SI"/>
        </w:rPr>
        <w:t xml:space="preserve"> </w:t>
      </w:r>
      <w:r w:rsidR="00977C66" w:rsidRPr="00977C66">
        <w:t>Fifty-</w:t>
      </w:r>
      <w:r w:rsidR="00EC773F">
        <w:t>six</w:t>
      </w:r>
      <w:r w:rsidR="00977C66" w:rsidRPr="00977C66">
        <w:t xml:space="preserve"> diverse questions were assessed and condensed into 14 variables, </w:t>
      </w:r>
      <w:r w:rsidR="00977C66">
        <w:t>one of which (outcome of interest) was a</w:t>
      </w:r>
      <w:r w:rsidR="00977C66" w:rsidRPr="00977C66">
        <w:t xml:space="preserve"> three state variable capturing student preferences toward the method, rated on a Likert scale</w:t>
      </w:r>
      <w:r w:rsidR="00977C66">
        <w:t>.</w:t>
      </w:r>
      <w:r w:rsidR="004855E9">
        <w:t xml:space="preserve"> Three predictor variables were categorical in nature, while others were </w:t>
      </w:r>
      <w:r w:rsidR="0003472A">
        <w:t xml:space="preserve">numeric, but treated as </w:t>
      </w:r>
      <w:r w:rsidR="004855E9">
        <w:t>continuous.</w:t>
      </w:r>
    </w:p>
    <w:p w14:paraId="0490F0AD" w14:textId="067F0E03" w:rsidR="00431CE2" w:rsidRDefault="00431CE2" w:rsidP="00431CE2">
      <w:pPr>
        <w:pStyle w:val="Heading2"/>
      </w:pPr>
      <w:r>
        <w:t>Procedure</w:t>
      </w:r>
    </w:p>
    <w:p w14:paraId="5E185A0A" w14:textId="7BD57C89"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qualit</w:t>
      </w:r>
      <w:r w:rsidR="006F169D">
        <w:t>a</w:t>
      </w:r>
      <w:r w:rsidR="005473DB">
        <w:t>tive interaction, quantitati</w:t>
      </w:r>
      <w:r w:rsidR="006F169D">
        <w:t>ve</w:t>
      </w:r>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63EE21EF"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A74238">
        <w:t xml:space="preserve"> – purely by teacher’s judgement</w:t>
      </w:r>
      <w:r w:rsidR="005500CF">
        <w:t>. Randomization was not taken into consideration</w:t>
      </w:r>
      <w:r w:rsidR="00EA7BA9">
        <w:t>. Students were assigned into pairs in regards to their partner at the two seat desk.</w:t>
      </w:r>
    </w:p>
    <w:p w14:paraId="6291AAFD" w14:textId="0D74B2A9" w:rsidR="00EF592B" w:rsidRDefault="00EF592B" w:rsidP="00431CE2">
      <w:r>
        <w:lastRenderedPageBreak/>
        <w:t>T</w:t>
      </w:r>
      <w:r w:rsidRPr="00EF592B">
        <w:t xml:space="preserve">he authors declare that all participants </w:t>
      </w:r>
      <w:r w:rsidR="00EC773F">
        <w:t xml:space="preserve">gave </w:t>
      </w:r>
      <w:r w:rsidRPr="00EF592B">
        <w:t>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07B0EE79" w14:textId="324615F6" w:rsidR="00195858" w:rsidRDefault="00195858" w:rsidP="00195858">
      <w:pPr>
        <w:pStyle w:val="Heading3"/>
      </w:pPr>
      <w:r>
        <w:t>Instruments used</w:t>
      </w:r>
    </w:p>
    <w:p w14:paraId="15AF27C0" w14:textId="7F0EB86D"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BTI</w:t>
      </w:r>
      <w:r w:rsidR="00094CE8">
        <w:t xml:space="preserve">. Data was </w:t>
      </w:r>
      <w:r w:rsidR="00094CE8" w:rsidRPr="004556DE">
        <w:t>gathered from</w:t>
      </w:r>
      <w:r w:rsidR="004556DE">
        <w:t xml:space="preserve">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3C671A">
        <w:t xml:space="preserve">, </w:t>
      </w:r>
      <w:r w:rsidR="00094CE8">
        <w:t>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7D0959">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XdXkeSDR/uj8qqXTk","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4156F4" w:rsidRPr="002F4CE9">
        <w:t xml:space="preserve">Test to determine  </w:t>
      </w:r>
      <w:r w:rsidR="003C671A">
        <w:t xml:space="preserve">mathematical </w:t>
      </w:r>
      <w:r w:rsidR="004156F4" w:rsidRPr="002F4CE9">
        <w:t xml:space="preserve">motivation was gathered from </w:t>
      </w:r>
      <w:r w:rsidR="004156F4" w:rsidRPr="002F4CE9">
        <w:fldChar w:fldCharType="begin"/>
      </w:r>
      <w:r w:rsidR="004156F4" w:rsidRPr="002F4CE9">
        <w:instrText xml:space="preserve"> ADDIN ZOTERO_ITEM CSL_CITATION {"citationID":"YyrFOKTo","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Sundre et al., 2012)</w:t>
      </w:r>
      <w:r w:rsidR="004156F4" w:rsidRPr="002F4CE9">
        <w:fldChar w:fldCharType="end"/>
      </w:r>
      <w:r w:rsidR="003C671A">
        <w:t xml:space="preserve"> (as part of ATMI test)</w:t>
      </w:r>
      <w:r w:rsidR="004156F4" w:rsidRPr="002F4CE9">
        <w:t>, while mathematical anxiety</w:t>
      </w:r>
      <w:r w:rsidR="003C671A">
        <w:t xml:space="preserve"> </w:t>
      </w:r>
      <w:proofErr w:type="spellStart"/>
      <w:r w:rsidR="003C671A">
        <w:t>questioonaire</w:t>
      </w:r>
      <w:proofErr w:type="spellEnd"/>
      <w:r w:rsidR="000D7CA2" w:rsidRPr="002F4CE9">
        <w:t xml:space="preserve"> (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 xml:space="preserve">AMAS and </w:t>
      </w:r>
      <w:r w:rsidR="006F169D">
        <w:t>ATMI</w:t>
      </w:r>
      <w:r w:rsidR="002F4CE9">
        <w:t xml:space="preserve">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All the variables above were accounted as continuous variable, rather than categorical (e.g. IE score of “26” rather than “extrovert”)</w:t>
      </w:r>
      <w:r w:rsidR="003C671A">
        <w:t xml:space="preserve"> as</w:t>
      </w:r>
      <w:r w:rsidR="00AD774E">
        <w:t xml:space="preserve"> </w:t>
      </w:r>
      <w:r w:rsidR="003C671A" w:rsidRPr="00B33685">
        <w:t xml:space="preserve">the shift towards employing continuous scales aims to mitigate the polarizing effect often associated with categorical </w:t>
      </w:r>
      <w:proofErr w:type="spellStart"/>
      <w:r w:rsidR="003C671A" w:rsidRPr="00B33685">
        <w:t>classificat</w:t>
      </w:r>
      <w:proofErr w:type="spellEnd"/>
      <w:r w:rsidR="003C671A">
        <w:t xml:space="preserv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50F380A0" w14:textId="3DA0FA29" w:rsidR="00431CE2" w:rsidRDefault="00431CE2" w:rsidP="00195858">
      <w:pPr>
        <w:pStyle w:val="Heading3"/>
      </w:pPr>
      <w:r>
        <w:t>Data analysis</w:t>
      </w:r>
    </w:p>
    <w:p w14:paraId="02A00628" w14:textId="2D1435D8"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Raw</w:t>
      </w:r>
      <w:r w:rsidR="00D84B4B">
        <w:t xml:space="preserve"> anonymized</w:t>
      </w:r>
      <w:r>
        <w:t xml:space="preserve"> dataset </w:t>
      </w:r>
      <w:r w:rsidR="00D84B4B">
        <w:t xml:space="preserve">with statistics code </w:t>
      </w:r>
      <w:r>
        <w:t>is openly accessible on</w:t>
      </w:r>
      <w:r w:rsidR="00952474">
        <w:t xml:space="preserve"> </w:t>
      </w:r>
      <w:r w:rsidR="00FE081F">
        <w:fldChar w:fldCharType="begin"/>
      </w:r>
      <w:r w:rsidR="00FE081F">
        <w:instrText xml:space="preserve"> ADDIN ZOTERO_ITEM CSL_CITATION {"citationID":"cDKemQuM","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FE081F">
        <w:fldChar w:fldCharType="separate"/>
      </w:r>
      <w:r w:rsidR="00FE081F" w:rsidRPr="00FE081F">
        <w:rPr>
          <w:rFonts w:ascii="Calibri" w:hAnsi="Calibri" w:cs="Calibri"/>
        </w:rPr>
        <w:t>(Bregant, 2023)</w:t>
      </w:r>
      <w:r w:rsidR="00FE081F">
        <w:fldChar w:fldCharType="end"/>
      </w:r>
      <w:r>
        <w:t>.</w:t>
      </w:r>
    </w:p>
    <w:p w14:paraId="4256FD88" w14:textId="5AA4B94C" w:rsidR="006B6D8F" w:rsidRDefault="00803AE6" w:rsidP="005A6704">
      <w:r>
        <w:t xml:space="preserve">In </w:t>
      </w:r>
      <w:proofErr w:type="spellStart"/>
      <w:r>
        <w:t>suma</w:t>
      </w:r>
      <w:proofErr w:type="spellEnd"/>
      <w:r>
        <w:t>, we</w:t>
      </w:r>
      <w:r w:rsidR="00793985">
        <w:t xml:space="preserve"> modified all </w:t>
      </w:r>
      <w:r w:rsidR="00E44A50">
        <w:t>data</w:t>
      </w:r>
      <w:r w:rsidR="00793985">
        <w:t xml:space="preserve"> in the form of tidy data</w:t>
      </w:r>
      <w:r w:rsidR="00FE081F">
        <w:t xml:space="preserve"> </w:t>
      </w:r>
      <w:r w:rsidR="00FE081F">
        <w:fldChar w:fldCharType="begin"/>
      </w:r>
      <w:r w:rsidR="00FE081F">
        <w:instrText xml:space="preserve"> ADDIN ZOTERO_ITEM CSL_CITATION {"citationID":"xkv07EFs","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FE081F">
        <w:fldChar w:fldCharType="separate"/>
      </w:r>
      <w:r w:rsidR="00FE081F" w:rsidRPr="00FE081F">
        <w:rPr>
          <w:rFonts w:ascii="Calibri" w:hAnsi="Calibri" w:cs="Calibri"/>
        </w:rPr>
        <w:t>(Wickham, 2014)</w:t>
      </w:r>
      <w:r w:rsidR="00FE081F">
        <w:fldChar w:fldCharType="end"/>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6B6D8F">
        <w:fldChar w:fldCharType="begin"/>
      </w:r>
      <w:r w:rsidR="006B6D8F">
        <w:instrText xml:space="preserve"> ADDIN ZOTERO_ITEM CSL_CITATION {"citationID":"lEzj0fcV","properties":{"formattedCitation":"(Hopko et al., 2003; {\\i{}Myers-Briggs/Jung Test: Open Extended Jungian Type Scales}, n.d.; Sundre et al., 2012)","plainCitation":"(Hopko et al., 2003; Myers-Briggs/Jung Test: Open Extended Jungian Type Scales, n.d.; Sundre et al., 2012)","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61,"uris":["http://zotero.org/users/local/1Uxvmohd/items/KKVPJ8LQ"],"itemData":{"id":61,"type":"webpage","title":"Myers-Briggs/Jung Test: Open Extended Jungian Type Scales","URL":"https://openpsychometrics.org/tests/OEJTS/","accessed":{"date-parts":[["2023",10,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6B6D8F">
        <w:fldChar w:fldCharType="separate"/>
      </w:r>
      <w:r w:rsidR="006B6D8F" w:rsidRPr="006B6D8F">
        <w:rPr>
          <w:rFonts w:ascii="Calibri" w:hAnsi="Calibri" w:cs="Calibri"/>
          <w:kern w:val="0"/>
          <w:szCs w:val="24"/>
        </w:rPr>
        <w:t xml:space="preserve">(Hopko et al., 2003; </w:t>
      </w:r>
      <w:r w:rsidR="006B6D8F" w:rsidRPr="006B6D8F">
        <w:rPr>
          <w:rFonts w:ascii="Calibri" w:hAnsi="Calibri" w:cs="Calibri"/>
          <w:i/>
          <w:iCs/>
          <w:kern w:val="0"/>
          <w:szCs w:val="24"/>
        </w:rPr>
        <w:t>Myers-Briggs/Jung Test: Open Extended Jungian Type Scales</w:t>
      </w:r>
      <w:r w:rsidR="006B6D8F" w:rsidRPr="006B6D8F">
        <w:rPr>
          <w:rFonts w:ascii="Calibri" w:hAnsi="Calibri" w:cs="Calibri"/>
          <w:kern w:val="0"/>
          <w:szCs w:val="24"/>
        </w:rPr>
        <w:t>, n.d.; Sundre et al., 2012)</w:t>
      </w:r>
      <w:r w:rsidR="006B6D8F">
        <w:fldChar w:fldCharType="end"/>
      </w:r>
      <w:r w:rsidR="006B6D8F">
        <w:t>.</w:t>
      </w:r>
    </w:p>
    <w:p w14:paraId="58726B2B" w14:textId="403813A8" w:rsidR="005A6704" w:rsidRPr="005A6704" w:rsidRDefault="005A6704" w:rsidP="005A6704">
      <w:r w:rsidRPr="005A6704">
        <w:t>To substantiate the hypothesis on feature importance, we employed mutual information and recursive feature elimination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t>Results</w:t>
      </w:r>
    </w:p>
    <w:p w14:paraId="03B38823" w14:textId="27CD79B8" w:rsidR="005A250D" w:rsidRDefault="005A250D" w:rsidP="005A250D">
      <w:r w:rsidRPr="005A250D">
        <w:t>In pursuit of internal consistency, we adopted McDonald's Omega for continuous variables and Gutman's Lambda</w:t>
      </w:r>
      <w:r>
        <w:t xml:space="preserve"> </w:t>
      </w:r>
      <w:r w:rsidRPr="005C45D2">
        <w:rPr>
          <w:color w:val="FF0000"/>
        </w:rPr>
        <w:t>(</w:t>
      </w:r>
      <w:proofErr w:type="spellStart"/>
      <w:r w:rsidRPr="005C45D2">
        <w:rPr>
          <w:color w:val="FF0000"/>
        </w:rPr>
        <w:t>bolj</w:t>
      </w:r>
      <w:proofErr w:type="spellEnd"/>
      <w:r w:rsidRPr="005C45D2">
        <w:rPr>
          <w:color w:val="FF0000"/>
        </w:rPr>
        <w:t xml:space="preserve"> za </w:t>
      </w:r>
      <w:proofErr w:type="spellStart"/>
      <w:r w:rsidRPr="005C45D2">
        <w:rPr>
          <w:color w:val="FF0000"/>
        </w:rPr>
        <w:t>likertove</w:t>
      </w:r>
      <w:proofErr w:type="spellEnd"/>
      <w:r w:rsidRPr="005C45D2">
        <w:rPr>
          <w:color w:val="FF0000"/>
        </w:rPr>
        <w:t xml:space="preserve">?) </w:t>
      </w:r>
      <w:r w:rsidRPr="005A250D">
        <w:t>for categorical variables, ensuring a comprehensive assessment across different data types for a holistic analysis.</w:t>
      </w:r>
      <w:r w:rsidR="002E41BC">
        <w:t xml:space="preserve"> Internal </w:t>
      </w:r>
      <w:proofErr w:type="spellStart"/>
      <w:r w:rsidR="002E41BC">
        <w:t>consisetency</w:t>
      </w:r>
      <w:proofErr w:type="spellEnd"/>
      <w:r w:rsidR="002E41BC">
        <w:t xml:space="preserve"> is fair for continuous variables, while for categorical variables the confidence interval is a bit wide.</w:t>
      </w:r>
    </w:p>
    <w:tbl>
      <w:tblPr>
        <w:tblStyle w:val="TableGrid"/>
        <w:tblW w:w="0" w:type="auto"/>
        <w:tblLook w:val="04A0" w:firstRow="1" w:lastRow="0" w:firstColumn="1" w:lastColumn="0" w:noHBand="0" w:noVBand="1"/>
      </w:tblPr>
      <w:tblGrid>
        <w:gridCol w:w="3020"/>
        <w:gridCol w:w="1228"/>
        <w:gridCol w:w="4814"/>
      </w:tblGrid>
      <w:tr w:rsidR="009B053B" w14:paraId="2C0318AE" w14:textId="77777777" w:rsidTr="003B0A9D">
        <w:tc>
          <w:tcPr>
            <w:tcW w:w="3020" w:type="dxa"/>
          </w:tcPr>
          <w:p w14:paraId="5ABE8529" w14:textId="41B9D0F1" w:rsidR="009B053B" w:rsidRDefault="009B053B" w:rsidP="005A250D">
            <w:r>
              <w:t>Internal consistency measure</w:t>
            </w:r>
          </w:p>
        </w:tc>
        <w:tc>
          <w:tcPr>
            <w:tcW w:w="1228" w:type="dxa"/>
          </w:tcPr>
          <w:p w14:paraId="5A075C9F" w14:textId="7EF7EF30" w:rsidR="009B053B" w:rsidRDefault="009B053B" w:rsidP="005A250D">
            <w:r>
              <w:t>Value</w:t>
            </w:r>
          </w:p>
        </w:tc>
        <w:tc>
          <w:tcPr>
            <w:tcW w:w="4814" w:type="dxa"/>
          </w:tcPr>
          <w:p w14:paraId="67791AB9" w14:textId="04D99E5A" w:rsidR="009B053B" w:rsidRDefault="009B053B" w:rsidP="005A250D">
            <w:r>
              <w:t>95% confidence interval</w:t>
            </w:r>
          </w:p>
        </w:tc>
      </w:tr>
      <w:tr w:rsidR="009B053B" w14:paraId="55EFAC52" w14:textId="77777777" w:rsidTr="003B0A9D">
        <w:tc>
          <w:tcPr>
            <w:tcW w:w="3020" w:type="dxa"/>
          </w:tcPr>
          <w:p w14:paraId="0DD68D27" w14:textId="03524292" w:rsidR="009B053B" w:rsidRPr="009B053B" w:rsidRDefault="009B053B" w:rsidP="005A250D">
            <w:pPr>
              <w:rPr>
                <w:lang w:val="sl-SI"/>
              </w:rPr>
            </w:pPr>
            <w:proofErr w:type="spellStart"/>
            <w:r w:rsidRPr="009B053B">
              <w:rPr>
                <w:lang w:val="sl-SI"/>
              </w:rPr>
              <w:t>McDonald's</w:t>
            </w:r>
            <w:proofErr w:type="spellEnd"/>
            <w:r w:rsidRPr="009B053B">
              <w:rPr>
                <w:lang w:val="sl-SI"/>
              </w:rPr>
              <w:t xml:space="preserve"> Omega</w:t>
            </w:r>
          </w:p>
        </w:tc>
        <w:tc>
          <w:tcPr>
            <w:tcW w:w="1228" w:type="dxa"/>
          </w:tcPr>
          <w:p w14:paraId="7AF1BEA5" w14:textId="58853C80" w:rsidR="009B053B" w:rsidRDefault="009B053B" w:rsidP="005A250D">
            <w:r>
              <w:t>0.53</w:t>
            </w:r>
          </w:p>
        </w:tc>
        <w:tc>
          <w:tcPr>
            <w:tcW w:w="4814" w:type="dxa"/>
          </w:tcPr>
          <w:p w14:paraId="272BC9F6" w14:textId="0E95A478" w:rsidR="009B053B" w:rsidRDefault="002E41BC" w:rsidP="005A250D">
            <w:r w:rsidRPr="002E41BC">
              <w:t>[0.5</w:t>
            </w:r>
            <w:r>
              <w:t>3,</w:t>
            </w:r>
            <w:r w:rsidRPr="002E41BC">
              <w:t xml:space="preserve"> 0.</w:t>
            </w:r>
            <w:r>
              <w:t>54</w:t>
            </w:r>
            <w:r w:rsidRPr="002E41BC">
              <w:t>]</w:t>
            </w:r>
          </w:p>
        </w:tc>
      </w:tr>
      <w:tr w:rsidR="009B053B" w14:paraId="59B3EEBD" w14:textId="77777777" w:rsidTr="003B0A9D">
        <w:tc>
          <w:tcPr>
            <w:tcW w:w="3020" w:type="dxa"/>
          </w:tcPr>
          <w:p w14:paraId="66B2AA57" w14:textId="11D7201D" w:rsidR="009B053B" w:rsidRPr="009B053B" w:rsidRDefault="009B053B" w:rsidP="005A250D">
            <w:pPr>
              <w:rPr>
                <w:lang w:val="sl-SI"/>
              </w:rPr>
            </w:pPr>
            <w:proofErr w:type="spellStart"/>
            <w:r w:rsidRPr="009B053B">
              <w:rPr>
                <w:lang w:val="sl-SI"/>
              </w:rPr>
              <w:t>Gutman's</w:t>
            </w:r>
            <w:proofErr w:type="spellEnd"/>
            <w:r w:rsidRPr="009B053B">
              <w:rPr>
                <w:lang w:val="sl-SI"/>
              </w:rPr>
              <w:t xml:space="preserve"> Lambda</w:t>
            </w:r>
          </w:p>
        </w:tc>
        <w:tc>
          <w:tcPr>
            <w:tcW w:w="1228" w:type="dxa"/>
          </w:tcPr>
          <w:p w14:paraId="6F3DC2AA" w14:textId="3F9FFB2B" w:rsidR="009B053B" w:rsidRDefault="009B053B" w:rsidP="005A250D">
            <w:r>
              <w:t>0.4</w:t>
            </w:r>
            <w:r w:rsidR="003B0A9D">
              <w:t>5</w:t>
            </w:r>
          </w:p>
        </w:tc>
        <w:tc>
          <w:tcPr>
            <w:tcW w:w="4814" w:type="dxa"/>
          </w:tcPr>
          <w:p w14:paraId="2F61E5A6" w14:textId="1F31DFD6" w:rsidR="009B053B" w:rsidRDefault="002E41BC" w:rsidP="005A250D">
            <w:r>
              <w:t>[</w:t>
            </w:r>
            <w:r w:rsidRPr="002E41BC">
              <w:t>0.32, 0.5</w:t>
            </w:r>
            <w:r>
              <w:t>7]</w:t>
            </w:r>
          </w:p>
        </w:tc>
      </w:tr>
    </w:tbl>
    <w:p w14:paraId="30646440" w14:textId="77777777" w:rsidR="009B053B" w:rsidRDefault="009B053B" w:rsidP="005A250D"/>
    <w:p w14:paraId="187488B8" w14:textId="684EEDCD" w:rsidR="002E41BC" w:rsidRPr="002E41BC" w:rsidRDefault="002E41BC" w:rsidP="005A250D">
      <w:pPr>
        <w:rPr>
          <w:color w:val="FF0000"/>
        </w:rPr>
      </w:pPr>
      <w:r w:rsidRPr="002E41BC">
        <w:rPr>
          <w:color w:val="FF0000"/>
        </w:rPr>
        <w:t xml:space="preserve">MCA </w:t>
      </w:r>
      <w:proofErr w:type="spellStart"/>
      <w:r w:rsidRPr="002E41BC">
        <w:rPr>
          <w:color w:val="FF0000"/>
        </w:rPr>
        <w:t>iz</w:t>
      </w:r>
      <w:proofErr w:type="spellEnd"/>
      <w:r w:rsidRPr="002E41BC">
        <w:rPr>
          <w:color w:val="FF0000"/>
        </w:rPr>
        <w:t xml:space="preserve"> prince </w:t>
      </w:r>
      <w:proofErr w:type="spellStart"/>
      <w:r w:rsidRPr="002E41BC">
        <w:rPr>
          <w:color w:val="FF0000"/>
        </w:rPr>
        <w:t>knjižnice</w:t>
      </w:r>
      <w:proofErr w:type="spellEnd"/>
      <w:r w:rsidRPr="002E41BC">
        <w:rPr>
          <w:color w:val="FF0000"/>
        </w:rPr>
        <w:t xml:space="preserve">, ki </w:t>
      </w:r>
      <w:proofErr w:type="spellStart"/>
      <w:r w:rsidRPr="002E41BC">
        <w:rPr>
          <w:color w:val="FF0000"/>
        </w:rPr>
        <w:t>handla</w:t>
      </w:r>
      <w:proofErr w:type="spellEnd"/>
      <w:r w:rsidRPr="002E41BC">
        <w:rPr>
          <w:color w:val="FF0000"/>
        </w:rPr>
        <w:t xml:space="preserve"> </w:t>
      </w:r>
      <w:proofErr w:type="spellStart"/>
      <w:r w:rsidRPr="002E41BC">
        <w:rPr>
          <w:color w:val="FF0000"/>
        </w:rPr>
        <w:t>oboje</w:t>
      </w:r>
      <w:proofErr w:type="spellEnd"/>
      <w:r w:rsidRPr="002E41BC">
        <w:rPr>
          <w:color w:val="FF0000"/>
        </w:rPr>
        <w:t xml:space="preserve"> mi ne dela...</w:t>
      </w:r>
    </w:p>
    <w:p w14:paraId="457B758B" w14:textId="20828ACF" w:rsidR="002258EE" w:rsidRDefault="002258EE" w:rsidP="002258EE">
      <w:pPr>
        <w:pStyle w:val="Heading3"/>
      </w:pPr>
      <w:r>
        <w:lastRenderedPageBreak/>
        <w:t>Student sample</w:t>
      </w:r>
    </w:p>
    <w:p w14:paraId="720E568A" w14:textId="77777777" w:rsidR="00BC3388" w:rsidRPr="00BC3388" w:rsidRDefault="00BC3388" w:rsidP="00BC3388"/>
    <w:p w14:paraId="0F3BB519" w14:textId="0AC2957C" w:rsidR="00473602" w:rsidRDefault="00473602" w:rsidP="002258EE">
      <w:r>
        <w:t>Dataset description with quantile information can be found in tables below.</w:t>
      </w:r>
    </w:p>
    <w:tbl>
      <w:tblPr>
        <w:tblStyle w:val="TableGrid"/>
        <w:tblW w:w="9651" w:type="dxa"/>
        <w:tblInd w:w="-1139" w:type="dxa"/>
        <w:tblLook w:val="04A0" w:firstRow="1" w:lastRow="0" w:firstColumn="1" w:lastColumn="0" w:noHBand="0" w:noVBand="1"/>
      </w:tblPr>
      <w:tblGrid>
        <w:gridCol w:w="727"/>
        <w:gridCol w:w="1529"/>
        <w:gridCol w:w="758"/>
        <w:gridCol w:w="1293"/>
        <w:gridCol w:w="1191"/>
        <w:gridCol w:w="1554"/>
        <w:gridCol w:w="662"/>
        <w:gridCol w:w="1055"/>
        <w:gridCol w:w="882"/>
      </w:tblGrid>
      <w:tr w:rsidR="00CC3237" w:rsidRPr="002E41BC" w14:paraId="48CF128D" w14:textId="77777777" w:rsidTr="00CC3237">
        <w:trPr>
          <w:tblHeader/>
        </w:trPr>
        <w:tc>
          <w:tcPr>
            <w:tcW w:w="727" w:type="dxa"/>
          </w:tcPr>
          <w:p w14:paraId="484AFD8F" w14:textId="77777777" w:rsidR="00CC3237" w:rsidRPr="002E41BC" w:rsidRDefault="00CC3237" w:rsidP="002F332B"/>
        </w:tc>
        <w:tc>
          <w:tcPr>
            <w:tcW w:w="1529" w:type="dxa"/>
          </w:tcPr>
          <w:p w14:paraId="7FEE3F19" w14:textId="77777777" w:rsidR="00CC3237" w:rsidRPr="002E41BC" w:rsidRDefault="00CC3237" w:rsidP="002F332B">
            <w:r w:rsidRPr="002E41BC">
              <w:t>Successfulness</w:t>
            </w:r>
          </w:p>
        </w:tc>
        <w:tc>
          <w:tcPr>
            <w:tcW w:w="758" w:type="dxa"/>
          </w:tcPr>
          <w:p w14:paraId="71F78E5A" w14:textId="77777777" w:rsidR="00CC3237" w:rsidRPr="002E41BC" w:rsidRDefault="00CC3237" w:rsidP="002F332B">
            <w:r w:rsidRPr="002E41BC">
              <w:t>Grade</w:t>
            </w:r>
          </w:p>
        </w:tc>
        <w:tc>
          <w:tcPr>
            <w:tcW w:w="1293" w:type="dxa"/>
          </w:tcPr>
          <w:p w14:paraId="720E1F84" w14:textId="77777777" w:rsidR="00CC3237" w:rsidRDefault="00CC3237" w:rsidP="002F332B">
            <w:r w:rsidRPr="002E41BC">
              <w:t>Interaction</w:t>
            </w:r>
          </w:p>
          <w:p w14:paraId="411CFEAB" w14:textId="395E4F1F" w:rsidR="00CC3237" w:rsidRPr="002E41BC" w:rsidRDefault="00CC3237" w:rsidP="002F332B">
            <w:r w:rsidRPr="002E41BC">
              <w:t>quantitative</w:t>
            </w:r>
          </w:p>
        </w:tc>
        <w:tc>
          <w:tcPr>
            <w:tcW w:w="1191" w:type="dxa"/>
          </w:tcPr>
          <w:p w14:paraId="791E938F" w14:textId="77777777" w:rsidR="00CC3237" w:rsidRDefault="00CC3237" w:rsidP="002F332B">
            <w:r w:rsidRPr="002E41BC">
              <w:t>Interaction</w:t>
            </w:r>
          </w:p>
          <w:p w14:paraId="1062B639" w14:textId="6D26808D" w:rsidR="00CC3237" w:rsidRPr="002E41BC" w:rsidRDefault="00CC3237" w:rsidP="002F332B">
            <w:r w:rsidRPr="002E41BC">
              <w:t>qualitative</w:t>
            </w:r>
          </w:p>
        </w:tc>
        <w:tc>
          <w:tcPr>
            <w:tcW w:w="1554" w:type="dxa"/>
          </w:tcPr>
          <w:p w14:paraId="452448DF" w14:textId="77777777" w:rsidR="00CC3237" w:rsidRDefault="00CC3237" w:rsidP="002F332B">
            <w:r w:rsidRPr="002E41BC">
              <w:t>Outperforming</w:t>
            </w:r>
          </w:p>
          <w:p w14:paraId="35F562DA" w14:textId="6C84FE7F" w:rsidR="00CC3237" w:rsidRPr="002E41BC" w:rsidRDefault="00CC3237" w:rsidP="002F332B">
            <w:r w:rsidRPr="002E41BC">
              <w:t>partner</w:t>
            </w:r>
          </w:p>
        </w:tc>
        <w:tc>
          <w:tcPr>
            <w:tcW w:w="662" w:type="dxa"/>
          </w:tcPr>
          <w:p w14:paraId="21DE1D3D" w14:textId="77777777" w:rsidR="00CC3237" w:rsidRPr="002E41BC" w:rsidRDefault="00CC3237" w:rsidP="002F332B">
            <w:r w:rsidRPr="002E41BC">
              <w:t>Class</w:t>
            </w:r>
          </w:p>
        </w:tc>
        <w:tc>
          <w:tcPr>
            <w:tcW w:w="1055" w:type="dxa"/>
          </w:tcPr>
          <w:p w14:paraId="6114710B" w14:textId="77777777" w:rsidR="00CC3237" w:rsidRPr="002E41BC" w:rsidRDefault="00CC3237" w:rsidP="002F332B">
            <w:r w:rsidRPr="002E41BC">
              <w:t>Professor</w:t>
            </w:r>
          </w:p>
        </w:tc>
        <w:tc>
          <w:tcPr>
            <w:tcW w:w="882" w:type="dxa"/>
          </w:tcPr>
          <w:p w14:paraId="6841A290" w14:textId="77777777" w:rsidR="00CC3237" w:rsidRPr="002E41BC" w:rsidRDefault="00CC3237" w:rsidP="002F332B">
            <w:r w:rsidRPr="002E41BC">
              <w:t>Gender</w:t>
            </w:r>
          </w:p>
        </w:tc>
      </w:tr>
      <w:tr w:rsidR="00CC3237" w:rsidRPr="002E41BC" w14:paraId="2E7B3D05" w14:textId="77777777" w:rsidTr="00CC3237">
        <w:tc>
          <w:tcPr>
            <w:tcW w:w="727" w:type="dxa"/>
          </w:tcPr>
          <w:p w14:paraId="4B078895" w14:textId="77777777" w:rsidR="00CC3237" w:rsidRPr="002E41BC" w:rsidRDefault="00CC3237" w:rsidP="002F332B">
            <w:r w:rsidRPr="002E41BC">
              <w:t>count</w:t>
            </w:r>
          </w:p>
        </w:tc>
        <w:tc>
          <w:tcPr>
            <w:tcW w:w="1529" w:type="dxa"/>
          </w:tcPr>
          <w:p w14:paraId="7B0FA267" w14:textId="77777777" w:rsidR="00CC3237" w:rsidRPr="002E41BC" w:rsidRDefault="00CC3237" w:rsidP="002F332B">
            <w:r w:rsidRPr="002E41BC">
              <w:t>89.0</w:t>
            </w:r>
          </w:p>
        </w:tc>
        <w:tc>
          <w:tcPr>
            <w:tcW w:w="758" w:type="dxa"/>
          </w:tcPr>
          <w:p w14:paraId="21D6474D" w14:textId="77777777" w:rsidR="00CC3237" w:rsidRPr="002E41BC" w:rsidRDefault="00CC3237" w:rsidP="002F332B">
            <w:r w:rsidRPr="002E41BC">
              <w:t>89.0</w:t>
            </w:r>
          </w:p>
        </w:tc>
        <w:tc>
          <w:tcPr>
            <w:tcW w:w="1293" w:type="dxa"/>
          </w:tcPr>
          <w:p w14:paraId="347A0E72" w14:textId="77777777" w:rsidR="00CC3237" w:rsidRPr="002E41BC" w:rsidRDefault="00CC3237" w:rsidP="002F332B">
            <w:r w:rsidRPr="002E41BC">
              <w:t>89.0</w:t>
            </w:r>
          </w:p>
        </w:tc>
        <w:tc>
          <w:tcPr>
            <w:tcW w:w="1191" w:type="dxa"/>
          </w:tcPr>
          <w:p w14:paraId="4988EB1A" w14:textId="77777777" w:rsidR="00CC3237" w:rsidRPr="002E41BC" w:rsidRDefault="00CC3237" w:rsidP="002F332B">
            <w:r w:rsidRPr="002E41BC">
              <w:t>89.0</w:t>
            </w:r>
          </w:p>
        </w:tc>
        <w:tc>
          <w:tcPr>
            <w:tcW w:w="1554" w:type="dxa"/>
          </w:tcPr>
          <w:p w14:paraId="24B02D6C" w14:textId="77777777" w:rsidR="00CC3237" w:rsidRPr="002E41BC" w:rsidRDefault="00CC3237" w:rsidP="002F332B">
            <w:r w:rsidRPr="002E41BC">
              <w:t>89.0</w:t>
            </w:r>
          </w:p>
        </w:tc>
        <w:tc>
          <w:tcPr>
            <w:tcW w:w="662" w:type="dxa"/>
          </w:tcPr>
          <w:p w14:paraId="15CB4E12" w14:textId="77777777" w:rsidR="00CC3237" w:rsidRPr="002E41BC" w:rsidRDefault="00CC3237" w:rsidP="002F332B">
            <w:r w:rsidRPr="002E41BC">
              <w:t>89.0</w:t>
            </w:r>
          </w:p>
        </w:tc>
        <w:tc>
          <w:tcPr>
            <w:tcW w:w="1055" w:type="dxa"/>
          </w:tcPr>
          <w:p w14:paraId="337EC71B" w14:textId="77777777" w:rsidR="00CC3237" w:rsidRPr="002E41BC" w:rsidRDefault="00CC3237" w:rsidP="002F332B">
            <w:r w:rsidRPr="002E41BC">
              <w:t>89.0</w:t>
            </w:r>
          </w:p>
        </w:tc>
        <w:tc>
          <w:tcPr>
            <w:tcW w:w="882" w:type="dxa"/>
          </w:tcPr>
          <w:p w14:paraId="21A923FD" w14:textId="77777777" w:rsidR="00CC3237" w:rsidRPr="002E41BC" w:rsidRDefault="00CC3237" w:rsidP="002F332B">
            <w:r w:rsidRPr="002E41BC">
              <w:t>89.0</w:t>
            </w:r>
          </w:p>
        </w:tc>
      </w:tr>
      <w:tr w:rsidR="00CC3237" w:rsidRPr="002E41BC" w14:paraId="2DA653C3" w14:textId="77777777" w:rsidTr="00CC3237">
        <w:tc>
          <w:tcPr>
            <w:tcW w:w="727" w:type="dxa"/>
          </w:tcPr>
          <w:p w14:paraId="48E0B8FD" w14:textId="77777777" w:rsidR="00CC3237" w:rsidRPr="002E41BC" w:rsidRDefault="00CC3237" w:rsidP="002F332B">
            <w:r w:rsidRPr="002E41BC">
              <w:t>mean</w:t>
            </w:r>
          </w:p>
        </w:tc>
        <w:tc>
          <w:tcPr>
            <w:tcW w:w="1529" w:type="dxa"/>
          </w:tcPr>
          <w:p w14:paraId="7025A962" w14:textId="77777777" w:rsidR="00CC3237" w:rsidRPr="002E41BC" w:rsidRDefault="00CC3237" w:rsidP="002F332B">
            <w:r w:rsidRPr="002E41BC">
              <w:t>2.43</w:t>
            </w:r>
          </w:p>
        </w:tc>
        <w:tc>
          <w:tcPr>
            <w:tcW w:w="758" w:type="dxa"/>
          </w:tcPr>
          <w:p w14:paraId="6FE00EE2" w14:textId="77777777" w:rsidR="00CC3237" w:rsidRPr="002E41BC" w:rsidRDefault="00CC3237" w:rsidP="002F332B">
            <w:r w:rsidRPr="002E41BC">
              <w:t>3.39</w:t>
            </w:r>
          </w:p>
        </w:tc>
        <w:tc>
          <w:tcPr>
            <w:tcW w:w="1293" w:type="dxa"/>
          </w:tcPr>
          <w:p w14:paraId="01A7DEBB" w14:textId="77777777" w:rsidR="00CC3237" w:rsidRPr="002E41BC" w:rsidRDefault="00CC3237" w:rsidP="002F332B">
            <w:r w:rsidRPr="002E41BC">
              <w:t>2.18</w:t>
            </w:r>
          </w:p>
        </w:tc>
        <w:tc>
          <w:tcPr>
            <w:tcW w:w="1191" w:type="dxa"/>
          </w:tcPr>
          <w:p w14:paraId="20184B55" w14:textId="77777777" w:rsidR="00CC3237" w:rsidRPr="002E41BC" w:rsidRDefault="00CC3237" w:rsidP="002F332B">
            <w:r w:rsidRPr="002E41BC">
              <w:t>2.09</w:t>
            </w:r>
          </w:p>
        </w:tc>
        <w:tc>
          <w:tcPr>
            <w:tcW w:w="1554" w:type="dxa"/>
          </w:tcPr>
          <w:p w14:paraId="5F0EB37A" w14:textId="77777777" w:rsidR="00CC3237" w:rsidRPr="002E41BC" w:rsidRDefault="00CC3237" w:rsidP="002F332B">
            <w:r w:rsidRPr="002E41BC">
              <w:t>2.07</w:t>
            </w:r>
          </w:p>
        </w:tc>
        <w:tc>
          <w:tcPr>
            <w:tcW w:w="662" w:type="dxa"/>
          </w:tcPr>
          <w:p w14:paraId="52082C1E" w14:textId="77777777" w:rsidR="00CC3237" w:rsidRPr="002E41BC" w:rsidRDefault="00CC3237" w:rsidP="002F332B">
            <w:r w:rsidRPr="002E41BC">
              <w:t>2.62</w:t>
            </w:r>
          </w:p>
        </w:tc>
        <w:tc>
          <w:tcPr>
            <w:tcW w:w="1055" w:type="dxa"/>
          </w:tcPr>
          <w:p w14:paraId="1E91667F" w14:textId="77777777" w:rsidR="00CC3237" w:rsidRPr="002E41BC" w:rsidRDefault="00CC3237" w:rsidP="002F332B">
            <w:r w:rsidRPr="002E41BC">
              <w:t>1.93</w:t>
            </w:r>
          </w:p>
        </w:tc>
        <w:tc>
          <w:tcPr>
            <w:tcW w:w="882" w:type="dxa"/>
          </w:tcPr>
          <w:p w14:paraId="4B15E9AE" w14:textId="77777777" w:rsidR="00CC3237" w:rsidRPr="002E41BC" w:rsidRDefault="00CC3237" w:rsidP="002F332B">
            <w:r w:rsidRPr="002E41BC">
              <w:t>0.69</w:t>
            </w:r>
          </w:p>
        </w:tc>
      </w:tr>
      <w:tr w:rsidR="00CC3237" w:rsidRPr="002E41BC" w14:paraId="238367F3" w14:textId="77777777" w:rsidTr="00CC3237">
        <w:tc>
          <w:tcPr>
            <w:tcW w:w="727" w:type="dxa"/>
          </w:tcPr>
          <w:p w14:paraId="60E820CD" w14:textId="77777777" w:rsidR="00CC3237" w:rsidRPr="002E41BC" w:rsidRDefault="00CC3237" w:rsidP="002F332B">
            <w:r w:rsidRPr="002E41BC">
              <w:t>std</w:t>
            </w:r>
          </w:p>
        </w:tc>
        <w:tc>
          <w:tcPr>
            <w:tcW w:w="1529" w:type="dxa"/>
          </w:tcPr>
          <w:p w14:paraId="443F44D2" w14:textId="77777777" w:rsidR="00CC3237" w:rsidRPr="002E41BC" w:rsidRDefault="00CC3237" w:rsidP="002F332B">
            <w:r w:rsidRPr="002E41BC">
              <w:t>0.62</w:t>
            </w:r>
          </w:p>
        </w:tc>
        <w:tc>
          <w:tcPr>
            <w:tcW w:w="758" w:type="dxa"/>
          </w:tcPr>
          <w:p w14:paraId="4A3FF8CA" w14:textId="77777777" w:rsidR="00CC3237" w:rsidRPr="002E41BC" w:rsidRDefault="00CC3237" w:rsidP="002F332B">
            <w:r w:rsidRPr="002E41BC">
              <w:t>0.97</w:t>
            </w:r>
          </w:p>
        </w:tc>
        <w:tc>
          <w:tcPr>
            <w:tcW w:w="1293" w:type="dxa"/>
          </w:tcPr>
          <w:p w14:paraId="133848AF" w14:textId="77777777" w:rsidR="00CC3237" w:rsidRPr="002E41BC" w:rsidRDefault="00CC3237" w:rsidP="002F332B">
            <w:r w:rsidRPr="002E41BC">
              <w:t>0.65</w:t>
            </w:r>
          </w:p>
        </w:tc>
        <w:tc>
          <w:tcPr>
            <w:tcW w:w="1191" w:type="dxa"/>
          </w:tcPr>
          <w:p w14:paraId="7149193E" w14:textId="77777777" w:rsidR="00CC3237" w:rsidRPr="002E41BC" w:rsidRDefault="00CC3237" w:rsidP="002F332B">
            <w:r w:rsidRPr="002E41BC">
              <w:t>0.68</w:t>
            </w:r>
          </w:p>
        </w:tc>
        <w:tc>
          <w:tcPr>
            <w:tcW w:w="1554" w:type="dxa"/>
          </w:tcPr>
          <w:p w14:paraId="1C5A5E28" w14:textId="77777777" w:rsidR="00CC3237" w:rsidRPr="002E41BC" w:rsidRDefault="00CC3237" w:rsidP="002F332B">
            <w:r w:rsidRPr="002E41BC">
              <w:t>0.56</w:t>
            </w:r>
          </w:p>
        </w:tc>
        <w:tc>
          <w:tcPr>
            <w:tcW w:w="662" w:type="dxa"/>
          </w:tcPr>
          <w:p w14:paraId="51DAD71B" w14:textId="77777777" w:rsidR="00CC3237" w:rsidRPr="002E41BC" w:rsidRDefault="00CC3237" w:rsidP="002F332B">
            <w:r w:rsidRPr="002E41BC">
              <w:t>2.11</w:t>
            </w:r>
          </w:p>
        </w:tc>
        <w:tc>
          <w:tcPr>
            <w:tcW w:w="1055" w:type="dxa"/>
          </w:tcPr>
          <w:p w14:paraId="537B17F3" w14:textId="77777777" w:rsidR="00CC3237" w:rsidRPr="002E41BC" w:rsidRDefault="00CC3237" w:rsidP="002F332B">
            <w:r w:rsidRPr="002E41BC">
              <w:t>1.17</w:t>
            </w:r>
          </w:p>
        </w:tc>
        <w:tc>
          <w:tcPr>
            <w:tcW w:w="882" w:type="dxa"/>
          </w:tcPr>
          <w:p w14:paraId="3452A9C2" w14:textId="77777777" w:rsidR="00CC3237" w:rsidRPr="002E41BC" w:rsidRDefault="00CC3237" w:rsidP="002F332B">
            <w:r w:rsidRPr="002E41BC">
              <w:t>0.47</w:t>
            </w:r>
          </w:p>
        </w:tc>
      </w:tr>
      <w:tr w:rsidR="00CC3237" w:rsidRPr="002E41BC" w14:paraId="57738DB3" w14:textId="77777777" w:rsidTr="00CC3237">
        <w:tc>
          <w:tcPr>
            <w:tcW w:w="727" w:type="dxa"/>
          </w:tcPr>
          <w:p w14:paraId="03379D96" w14:textId="77777777" w:rsidR="00CC3237" w:rsidRPr="002E41BC" w:rsidRDefault="00CC3237" w:rsidP="002F332B">
            <w:r w:rsidRPr="002E41BC">
              <w:t>min</w:t>
            </w:r>
          </w:p>
        </w:tc>
        <w:tc>
          <w:tcPr>
            <w:tcW w:w="1529" w:type="dxa"/>
          </w:tcPr>
          <w:p w14:paraId="07A541D6" w14:textId="77777777" w:rsidR="00CC3237" w:rsidRPr="002E41BC" w:rsidRDefault="00CC3237" w:rsidP="002F332B">
            <w:r w:rsidRPr="002E41BC">
              <w:t>1.0</w:t>
            </w:r>
          </w:p>
        </w:tc>
        <w:tc>
          <w:tcPr>
            <w:tcW w:w="758" w:type="dxa"/>
          </w:tcPr>
          <w:p w14:paraId="69DB6703" w14:textId="77777777" w:rsidR="00CC3237" w:rsidRPr="002E41BC" w:rsidRDefault="00CC3237" w:rsidP="002F332B">
            <w:r w:rsidRPr="002E41BC">
              <w:t>2.0</w:t>
            </w:r>
          </w:p>
        </w:tc>
        <w:tc>
          <w:tcPr>
            <w:tcW w:w="1293" w:type="dxa"/>
          </w:tcPr>
          <w:p w14:paraId="210BDEBC" w14:textId="77777777" w:rsidR="00CC3237" w:rsidRPr="002E41BC" w:rsidRDefault="00CC3237" w:rsidP="002F332B">
            <w:r w:rsidRPr="002E41BC">
              <w:t>1.0</w:t>
            </w:r>
          </w:p>
        </w:tc>
        <w:tc>
          <w:tcPr>
            <w:tcW w:w="1191" w:type="dxa"/>
          </w:tcPr>
          <w:p w14:paraId="5F6C9821" w14:textId="77777777" w:rsidR="00CC3237" w:rsidRPr="002E41BC" w:rsidRDefault="00CC3237" w:rsidP="002F332B">
            <w:r w:rsidRPr="002E41BC">
              <w:t>1.0</w:t>
            </w:r>
          </w:p>
        </w:tc>
        <w:tc>
          <w:tcPr>
            <w:tcW w:w="1554" w:type="dxa"/>
          </w:tcPr>
          <w:p w14:paraId="64150EEA" w14:textId="77777777" w:rsidR="00CC3237" w:rsidRPr="002E41BC" w:rsidRDefault="00CC3237" w:rsidP="002F332B">
            <w:r w:rsidRPr="002E41BC">
              <w:t>1.0</w:t>
            </w:r>
          </w:p>
        </w:tc>
        <w:tc>
          <w:tcPr>
            <w:tcW w:w="662" w:type="dxa"/>
          </w:tcPr>
          <w:p w14:paraId="16EA1A8D" w14:textId="77777777" w:rsidR="00CC3237" w:rsidRPr="002E41BC" w:rsidRDefault="00CC3237" w:rsidP="002F332B">
            <w:r w:rsidRPr="002E41BC">
              <w:t>0.0</w:t>
            </w:r>
          </w:p>
        </w:tc>
        <w:tc>
          <w:tcPr>
            <w:tcW w:w="1055" w:type="dxa"/>
          </w:tcPr>
          <w:p w14:paraId="2E094A26" w14:textId="77777777" w:rsidR="00CC3237" w:rsidRPr="002E41BC" w:rsidRDefault="00CC3237" w:rsidP="002F332B">
            <w:r w:rsidRPr="002E41BC">
              <w:t>0.0</w:t>
            </w:r>
          </w:p>
        </w:tc>
        <w:tc>
          <w:tcPr>
            <w:tcW w:w="882" w:type="dxa"/>
          </w:tcPr>
          <w:p w14:paraId="356E4CC0" w14:textId="77777777" w:rsidR="00CC3237" w:rsidRPr="002E41BC" w:rsidRDefault="00CC3237" w:rsidP="002F332B">
            <w:r w:rsidRPr="002E41BC">
              <w:t>0.0</w:t>
            </w:r>
          </w:p>
        </w:tc>
      </w:tr>
      <w:tr w:rsidR="00CC3237" w:rsidRPr="002E41BC" w14:paraId="68E8BDA1" w14:textId="77777777" w:rsidTr="00CC3237">
        <w:tc>
          <w:tcPr>
            <w:tcW w:w="727" w:type="dxa"/>
          </w:tcPr>
          <w:p w14:paraId="070FE007" w14:textId="77777777" w:rsidR="00CC3237" w:rsidRPr="002E41BC" w:rsidRDefault="00CC3237" w:rsidP="002F332B">
            <w:r w:rsidRPr="002E41BC">
              <w:t>25%</w:t>
            </w:r>
          </w:p>
        </w:tc>
        <w:tc>
          <w:tcPr>
            <w:tcW w:w="1529" w:type="dxa"/>
          </w:tcPr>
          <w:p w14:paraId="07121169" w14:textId="77777777" w:rsidR="00CC3237" w:rsidRPr="002E41BC" w:rsidRDefault="00CC3237" w:rsidP="002F332B">
            <w:r w:rsidRPr="002E41BC">
              <w:t>2.0</w:t>
            </w:r>
          </w:p>
        </w:tc>
        <w:tc>
          <w:tcPr>
            <w:tcW w:w="758" w:type="dxa"/>
          </w:tcPr>
          <w:p w14:paraId="5B32AAB5" w14:textId="77777777" w:rsidR="00CC3237" w:rsidRPr="002E41BC" w:rsidRDefault="00CC3237" w:rsidP="002F332B">
            <w:r w:rsidRPr="002E41BC">
              <w:t>3.0</w:t>
            </w:r>
          </w:p>
        </w:tc>
        <w:tc>
          <w:tcPr>
            <w:tcW w:w="1293" w:type="dxa"/>
          </w:tcPr>
          <w:p w14:paraId="41CBB91F" w14:textId="77777777" w:rsidR="00CC3237" w:rsidRPr="002E41BC" w:rsidRDefault="00CC3237" w:rsidP="002F332B">
            <w:r w:rsidRPr="002E41BC">
              <w:t>2.0</w:t>
            </w:r>
          </w:p>
        </w:tc>
        <w:tc>
          <w:tcPr>
            <w:tcW w:w="1191" w:type="dxa"/>
          </w:tcPr>
          <w:p w14:paraId="3F89AC29" w14:textId="77777777" w:rsidR="00CC3237" w:rsidRPr="002E41BC" w:rsidRDefault="00CC3237" w:rsidP="002F332B">
            <w:r w:rsidRPr="002E41BC">
              <w:t>2.0</w:t>
            </w:r>
          </w:p>
        </w:tc>
        <w:tc>
          <w:tcPr>
            <w:tcW w:w="1554" w:type="dxa"/>
          </w:tcPr>
          <w:p w14:paraId="1F9E68D4" w14:textId="77777777" w:rsidR="00CC3237" w:rsidRPr="002E41BC" w:rsidRDefault="00CC3237" w:rsidP="002F332B">
            <w:r w:rsidRPr="002E41BC">
              <w:t>2.0</w:t>
            </w:r>
          </w:p>
        </w:tc>
        <w:tc>
          <w:tcPr>
            <w:tcW w:w="662" w:type="dxa"/>
          </w:tcPr>
          <w:p w14:paraId="1B284EE1" w14:textId="77777777" w:rsidR="00CC3237" w:rsidRPr="002E41BC" w:rsidRDefault="00CC3237" w:rsidP="002F332B">
            <w:r w:rsidRPr="002E41BC">
              <w:t>1.0</w:t>
            </w:r>
          </w:p>
        </w:tc>
        <w:tc>
          <w:tcPr>
            <w:tcW w:w="1055" w:type="dxa"/>
          </w:tcPr>
          <w:p w14:paraId="7466DA9D" w14:textId="77777777" w:rsidR="00CC3237" w:rsidRPr="002E41BC" w:rsidRDefault="00CC3237" w:rsidP="002F332B">
            <w:r w:rsidRPr="002E41BC">
              <w:t>1.0</w:t>
            </w:r>
          </w:p>
        </w:tc>
        <w:tc>
          <w:tcPr>
            <w:tcW w:w="882" w:type="dxa"/>
          </w:tcPr>
          <w:p w14:paraId="28DDA0D0" w14:textId="77777777" w:rsidR="00CC3237" w:rsidRPr="002E41BC" w:rsidRDefault="00CC3237" w:rsidP="002F332B">
            <w:r w:rsidRPr="002E41BC">
              <w:t>0.0</w:t>
            </w:r>
          </w:p>
        </w:tc>
      </w:tr>
      <w:tr w:rsidR="00CC3237" w:rsidRPr="002E41BC" w14:paraId="76A465F9" w14:textId="77777777" w:rsidTr="00CC3237">
        <w:tc>
          <w:tcPr>
            <w:tcW w:w="727" w:type="dxa"/>
          </w:tcPr>
          <w:p w14:paraId="43BFC69E" w14:textId="77777777" w:rsidR="00CC3237" w:rsidRPr="002E41BC" w:rsidRDefault="00CC3237" w:rsidP="002F332B">
            <w:r w:rsidRPr="002E41BC">
              <w:t>50%</w:t>
            </w:r>
          </w:p>
        </w:tc>
        <w:tc>
          <w:tcPr>
            <w:tcW w:w="1529" w:type="dxa"/>
          </w:tcPr>
          <w:p w14:paraId="2F338247" w14:textId="77777777" w:rsidR="00CC3237" w:rsidRPr="002E41BC" w:rsidRDefault="00CC3237" w:rsidP="002F332B">
            <w:r w:rsidRPr="002E41BC">
              <w:t>2.0</w:t>
            </w:r>
          </w:p>
        </w:tc>
        <w:tc>
          <w:tcPr>
            <w:tcW w:w="758" w:type="dxa"/>
          </w:tcPr>
          <w:p w14:paraId="6619A054" w14:textId="77777777" w:rsidR="00CC3237" w:rsidRPr="002E41BC" w:rsidRDefault="00CC3237" w:rsidP="002F332B">
            <w:r w:rsidRPr="002E41BC">
              <w:t>3.0</w:t>
            </w:r>
          </w:p>
        </w:tc>
        <w:tc>
          <w:tcPr>
            <w:tcW w:w="1293" w:type="dxa"/>
          </w:tcPr>
          <w:p w14:paraId="00289BBF" w14:textId="77777777" w:rsidR="00CC3237" w:rsidRPr="002E41BC" w:rsidRDefault="00CC3237" w:rsidP="002F332B">
            <w:r w:rsidRPr="002E41BC">
              <w:t>2.0</w:t>
            </w:r>
          </w:p>
        </w:tc>
        <w:tc>
          <w:tcPr>
            <w:tcW w:w="1191" w:type="dxa"/>
          </w:tcPr>
          <w:p w14:paraId="30EBB113" w14:textId="77777777" w:rsidR="00CC3237" w:rsidRPr="002E41BC" w:rsidRDefault="00CC3237" w:rsidP="002F332B">
            <w:r w:rsidRPr="002E41BC">
              <w:t>2.0</w:t>
            </w:r>
          </w:p>
        </w:tc>
        <w:tc>
          <w:tcPr>
            <w:tcW w:w="1554" w:type="dxa"/>
          </w:tcPr>
          <w:p w14:paraId="5CF4F2B4" w14:textId="77777777" w:rsidR="00CC3237" w:rsidRPr="002E41BC" w:rsidRDefault="00CC3237" w:rsidP="002F332B">
            <w:r w:rsidRPr="002E41BC">
              <w:t>2.0</w:t>
            </w:r>
          </w:p>
        </w:tc>
        <w:tc>
          <w:tcPr>
            <w:tcW w:w="662" w:type="dxa"/>
          </w:tcPr>
          <w:p w14:paraId="3C0FD296" w14:textId="77777777" w:rsidR="00CC3237" w:rsidRPr="002E41BC" w:rsidRDefault="00CC3237" w:rsidP="002F332B">
            <w:r w:rsidRPr="002E41BC">
              <w:t>3.0</w:t>
            </w:r>
          </w:p>
        </w:tc>
        <w:tc>
          <w:tcPr>
            <w:tcW w:w="1055" w:type="dxa"/>
          </w:tcPr>
          <w:p w14:paraId="460E8D3F" w14:textId="77777777" w:rsidR="00CC3237" w:rsidRPr="002E41BC" w:rsidRDefault="00CC3237" w:rsidP="002F332B">
            <w:r w:rsidRPr="002E41BC">
              <w:t>2.0</w:t>
            </w:r>
          </w:p>
        </w:tc>
        <w:tc>
          <w:tcPr>
            <w:tcW w:w="882" w:type="dxa"/>
          </w:tcPr>
          <w:p w14:paraId="374D920A" w14:textId="77777777" w:rsidR="00CC3237" w:rsidRPr="002E41BC" w:rsidRDefault="00CC3237" w:rsidP="002F332B">
            <w:r w:rsidRPr="002E41BC">
              <w:t>1.0</w:t>
            </w:r>
          </w:p>
        </w:tc>
      </w:tr>
      <w:tr w:rsidR="00CC3237" w:rsidRPr="002E41BC" w14:paraId="61DB96A2" w14:textId="77777777" w:rsidTr="00CC3237">
        <w:tc>
          <w:tcPr>
            <w:tcW w:w="727" w:type="dxa"/>
          </w:tcPr>
          <w:p w14:paraId="1BE8FFCA" w14:textId="77777777" w:rsidR="00CC3237" w:rsidRPr="002E41BC" w:rsidRDefault="00CC3237" w:rsidP="002F332B">
            <w:r w:rsidRPr="002E41BC">
              <w:t>75%</w:t>
            </w:r>
          </w:p>
        </w:tc>
        <w:tc>
          <w:tcPr>
            <w:tcW w:w="1529" w:type="dxa"/>
          </w:tcPr>
          <w:p w14:paraId="54A9A573" w14:textId="77777777" w:rsidR="00CC3237" w:rsidRPr="002E41BC" w:rsidRDefault="00CC3237" w:rsidP="002F332B">
            <w:r w:rsidRPr="002E41BC">
              <w:t>3.0</w:t>
            </w:r>
          </w:p>
        </w:tc>
        <w:tc>
          <w:tcPr>
            <w:tcW w:w="758" w:type="dxa"/>
          </w:tcPr>
          <w:p w14:paraId="0B3D080B" w14:textId="77777777" w:rsidR="00CC3237" w:rsidRPr="002E41BC" w:rsidRDefault="00CC3237" w:rsidP="002F332B">
            <w:r w:rsidRPr="002E41BC">
              <w:t>4.0</w:t>
            </w:r>
          </w:p>
        </w:tc>
        <w:tc>
          <w:tcPr>
            <w:tcW w:w="1293" w:type="dxa"/>
          </w:tcPr>
          <w:p w14:paraId="3F6A4A9D" w14:textId="77777777" w:rsidR="00CC3237" w:rsidRPr="002E41BC" w:rsidRDefault="00CC3237" w:rsidP="002F332B">
            <w:r w:rsidRPr="002E41BC">
              <w:t>3.0</w:t>
            </w:r>
          </w:p>
        </w:tc>
        <w:tc>
          <w:tcPr>
            <w:tcW w:w="1191" w:type="dxa"/>
          </w:tcPr>
          <w:p w14:paraId="6BBD40D9" w14:textId="77777777" w:rsidR="00CC3237" w:rsidRPr="002E41BC" w:rsidRDefault="00CC3237" w:rsidP="002F332B">
            <w:r w:rsidRPr="002E41BC">
              <w:t>3.0</w:t>
            </w:r>
          </w:p>
        </w:tc>
        <w:tc>
          <w:tcPr>
            <w:tcW w:w="1554" w:type="dxa"/>
          </w:tcPr>
          <w:p w14:paraId="566DC08A" w14:textId="77777777" w:rsidR="00CC3237" w:rsidRPr="002E41BC" w:rsidRDefault="00CC3237" w:rsidP="002F332B">
            <w:r w:rsidRPr="002E41BC">
              <w:t>2.0</w:t>
            </w:r>
          </w:p>
        </w:tc>
        <w:tc>
          <w:tcPr>
            <w:tcW w:w="662" w:type="dxa"/>
          </w:tcPr>
          <w:p w14:paraId="4B8043C7" w14:textId="77777777" w:rsidR="00CC3237" w:rsidRPr="002E41BC" w:rsidRDefault="00CC3237" w:rsidP="002F332B">
            <w:r w:rsidRPr="002E41BC">
              <w:t>4.0</w:t>
            </w:r>
          </w:p>
        </w:tc>
        <w:tc>
          <w:tcPr>
            <w:tcW w:w="1055" w:type="dxa"/>
          </w:tcPr>
          <w:p w14:paraId="12B4F460" w14:textId="77777777" w:rsidR="00CC3237" w:rsidRPr="002E41BC" w:rsidRDefault="00CC3237" w:rsidP="002F332B">
            <w:r w:rsidRPr="002E41BC">
              <w:t>3.0</w:t>
            </w:r>
          </w:p>
        </w:tc>
        <w:tc>
          <w:tcPr>
            <w:tcW w:w="882" w:type="dxa"/>
          </w:tcPr>
          <w:p w14:paraId="430FBA80" w14:textId="77777777" w:rsidR="00CC3237" w:rsidRPr="002E41BC" w:rsidRDefault="00CC3237" w:rsidP="002F332B">
            <w:r w:rsidRPr="002E41BC">
              <w:t>1.0</w:t>
            </w:r>
          </w:p>
        </w:tc>
      </w:tr>
      <w:tr w:rsidR="00CC3237" w:rsidRPr="002E41BC" w14:paraId="48714CB9" w14:textId="77777777" w:rsidTr="00CC3237">
        <w:tc>
          <w:tcPr>
            <w:tcW w:w="727" w:type="dxa"/>
          </w:tcPr>
          <w:p w14:paraId="402EB2C6" w14:textId="77777777" w:rsidR="00CC3237" w:rsidRPr="002E41BC" w:rsidRDefault="00CC3237" w:rsidP="002F332B">
            <w:r w:rsidRPr="002E41BC">
              <w:t>max</w:t>
            </w:r>
          </w:p>
        </w:tc>
        <w:tc>
          <w:tcPr>
            <w:tcW w:w="1529" w:type="dxa"/>
          </w:tcPr>
          <w:p w14:paraId="5A8D1B50" w14:textId="77777777" w:rsidR="00CC3237" w:rsidRPr="002E41BC" w:rsidRDefault="00CC3237" w:rsidP="002F332B">
            <w:r w:rsidRPr="002E41BC">
              <w:t>3.0</w:t>
            </w:r>
          </w:p>
        </w:tc>
        <w:tc>
          <w:tcPr>
            <w:tcW w:w="758" w:type="dxa"/>
          </w:tcPr>
          <w:p w14:paraId="725DAD8B" w14:textId="77777777" w:rsidR="00CC3237" w:rsidRPr="002E41BC" w:rsidRDefault="00CC3237" w:rsidP="002F332B">
            <w:r w:rsidRPr="002E41BC">
              <w:t>5.0</w:t>
            </w:r>
          </w:p>
        </w:tc>
        <w:tc>
          <w:tcPr>
            <w:tcW w:w="1293" w:type="dxa"/>
          </w:tcPr>
          <w:p w14:paraId="0ED79367" w14:textId="77777777" w:rsidR="00CC3237" w:rsidRPr="002E41BC" w:rsidRDefault="00CC3237" w:rsidP="002F332B">
            <w:r w:rsidRPr="002E41BC">
              <w:t>3.0</w:t>
            </w:r>
          </w:p>
        </w:tc>
        <w:tc>
          <w:tcPr>
            <w:tcW w:w="1191" w:type="dxa"/>
          </w:tcPr>
          <w:p w14:paraId="7F3E8B17" w14:textId="77777777" w:rsidR="00CC3237" w:rsidRPr="002E41BC" w:rsidRDefault="00CC3237" w:rsidP="002F332B">
            <w:r w:rsidRPr="002E41BC">
              <w:t>3.0</w:t>
            </w:r>
          </w:p>
        </w:tc>
        <w:tc>
          <w:tcPr>
            <w:tcW w:w="1554" w:type="dxa"/>
          </w:tcPr>
          <w:p w14:paraId="1D6AE5CC" w14:textId="77777777" w:rsidR="00CC3237" w:rsidRPr="002E41BC" w:rsidRDefault="00CC3237" w:rsidP="002F332B">
            <w:r w:rsidRPr="002E41BC">
              <w:t>3.0</w:t>
            </w:r>
          </w:p>
        </w:tc>
        <w:tc>
          <w:tcPr>
            <w:tcW w:w="662" w:type="dxa"/>
          </w:tcPr>
          <w:p w14:paraId="28FE8114" w14:textId="77777777" w:rsidR="00CC3237" w:rsidRPr="002E41BC" w:rsidRDefault="00CC3237" w:rsidP="002F332B">
            <w:r w:rsidRPr="002E41BC">
              <w:t>6.0</w:t>
            </w:r>
          </w:p>
        </w:tc>
        <w:tc>
          <w:tcPr>
            <w:tcW w:w="1055" w:type="dxa"/>
          </w:tcPr>
          <w:p w14:paraId="46AA980F" w14:textId="77777777" w:rsidR="00CC3237" w:rsidRPr="002E41BC" w:rsidRDefault="00CC3237" w:rsidP="002F332B">
            <w:r w:rsidRPr="002E41BC">
              <w:t>3.0</w:t>
            </w:r>
          </w:p>
        </w:tc>
        <w:tc>
          <w:tcPr>
            <w:tcW w:w="882" w:type="dxa"/>
          </w:tcPr>
          <w:p w14:paraId="19984F58" w14:textId="77777777" w:rsidR="00CC3237" w:rsidRPr="002E41BC" w:rsidRDefault="00CC3237" w:rsidP="002F332B">
            <w:r w:rsidRPr="002E41BC">
              <w:t>1.0</w:t>
            </w:r>
          </w:p>
        </w:tc>
      </w:tr>
    </w:tbl>
    <w:p w14:paraId="5C6A978E" w14:textId="77777777" w:rsidR="002E41BC" w:rsidRDefault="002E41BC" w:rsidP="002E41BC"/>
    <w:tbl>
      <w:tblPr>
        <w:tblStyle w:val="TableGrid"/>
        <w:tblW w:w="0" w:type="auto"/>
        <w:tblLook w:val="04A0" w:firstRow="1" w:lastRow="0" w:firstColumn="1" w:lastColumn="0" w:noHBand="0" w:noVBand="1"/>
      </w:tblPr>
      <w:tblGrid>
        <w:gridCol w:w="727"/>
        <w:gridCol w:w="885"/>
        <w:gridCol w:w="1197"/>
        <w:gridCol w:w="1295"/>
        <w:gridCol w:w="898"/>
        <w:gridCol w:w="853"/>
        <w:gridCol w:w="891"/>
      </w:tblGrid>
      <w:tr w:rsidR="00CC3237" w14:paraId="1AE56444" w14:textId="77777777" w:rsidTr="00BC7787">
        <w:tc>
          <w:tcPr>
            <w:tcW w:w="0" w:type="auto"/>
          </w:tcPr>
          <w:p w14:paraId="6A34DD1E" w14:textId="77777777" w:rsidR="00CC3237" w:rsidRDefault="00CC3237" w:rsidP="00CC3237"/>
        </w:tc>
        <w:tc>
          <w:tcPr>
            <w:tcW w:w="0" w:type="auto"/>
          </w:tcPr>
          <w:p w14:paraId="22F459EE" w14:textId="420C1E94" w:rsidR="00CC3237" w:rsidRDefault="00CC3237" w:rsidP="00CC3237">
            <w:r w:rsidRPr="002E41BC">
              <w:t>Anxiety</w:t>
            </w:r>
          </w:p>
        </w:tc>
        <w:tc>
          <w:tcPr>
            <w:tcW w:w="0" w:type="auto"/>
          </w:tcPr>
          <w:p w14:paraId="43FCA952" w14:textId="63D266A2" w:rsidR="00CC3237" w:rsidRPr="002E41BC" w:rsidRDefault="00CC3237" w:rsidP="00CC3237">
            <w:r w:rsidRPr="002E41BC">
              <w:t>Motivation</w:t>
            </w:r>
          </w:p>
        </w:tc>
        <w:tc>
          <w:tcPr>
            <w:tcW w:w="0" w:type="auto"/>
          </w:tcPr>
          <w:p w14:paraId="6CA74F83" w14:textId="6324C5B4" w:rsidR="00CC3237" w:rsidRDefault="00CC3237" w:rsidP="00CC3237">
            <w:r w:rsidRPr="002E41BC">
              <w:t>Introversion</w:t>
            </w:r>
          </w:p>
        </w:tc>
        <w:tc>
          <w:tcPr>
            <w:tcW w:w="0" w:type="auto"/>
          </w:tcPr>
          <w:p w14:paraId="2AAADA46" w14:textId="5748233F" w:rsidR="00CC3237" w:rsidRDefault="00CC3237" w:rsidP="00CC3237">
            <w:r w:rsidRPr="002E41BC">
              <w:t>Sensing</w:t>
            </w:r>
          </w:p>
        </w:tc>
        <w:tc>
          <w:tcPr>
            <w:tcW w:w="0" w:type="auto"/>
          </w:tcPr>
          <w:p w14:paraId="7700E977" w14:textId="0E2C62D5" w:rsidR="00CC3237" w:rsidRDefault="00CC3237" w:rsidP="00CC3237">
            <w:r w:rsidRPr="002E41BC">
              <w:t>Feeling</w:t>
            </w:r>
          </w:p>
        </w:tc>
        <w:tc>
          <w:tcPr>
            <w:tcW w:w="0" w:type="auto"/>
          </w:tcPr>
          <w:p w14:paraId="513B4114" w14:textId="1353C675" w:rsidR="00CC3237" w:rsidRDefault="00CC3237" w:rsidP="00CC3237">
            <w:r w:rsidRPr="002E41BC">
              <w:t>Judging</w:t>
            </w:r>
          </w:p>
        </w:tc>
      </w:tr>
      <w:tr w:rsidR="00CC3237" w14:paraId="699C2117" w14:textId="77777777" w:rsidTr="00BC7787">
        <w:tc>
          <w:tcPr>
            <w:tcW w:w="0" w:type="auto"/>
          </w:tcPr>
          <w:p w14:paraId="52CE8EB5" w14:textId="7213539E" w:rsidR="00CC3237" w:rsidRDefault="00CC3237" w:rsidP="00CC3237">
            <w:r w:rsidRPr="002E41BC">
              <w:t>count</w:t>
            </w:r>
          </w:p>
        </w:tc>
        <w:tc>
          <w:tcPr>
            <w:tcW w:w="0" w:type="auto"/>
          </w:tcPr>
          <w:p w14:paraId="6AB774FC" w14:textId="65FDDDA5" w:rsidR="00CC3237" w:rsidRDefault="00CC3237" w:rsidP="00CC3237">
            <w:r w:rsidRPr="002E41BC">
              <w:t>89.0</w:t>
            </w:r>
          </w:p>
        </w:tc>
        <w:tc>
          <w:tcPr>
            <w:tcW w:w="0" w:type="auto"/>
          </w:tcPr>
          <w:p w14:paraId="3258DABC" w14:textId="19B84A7E" w:rsidR="00CC3237" w:rsidRPr="002E41BC" w:rsidRDefault="00CC3237" w:rsidP="00CC3237">
            <w:r w:rsidRPr="002E41BC">
              <w:t>89.0</w:t>
            </w:r>
          </w:p>
        </w:tc>
        <w:tc>
          <w:tcPr>
            <w:tcW w:w="0" w:type="auto"/>
          </w:tcPr>
          <w:p w14:paraId="0F7FB0D4" w14:textId="5EB848DB" w:rsidR="00CC3237" w:rsidRDefault="00CC3237" w:rsidP="00CC3237">
            <w:r w:rsidRPr="002E41BC">
              <w:t>89.0</w:t>
            </w:r>
          </w:p>
        </w:tc>
        <w:tc>
          <w:tcPr>
            <w:tcW w:w="0" w:type="auto"/>
          </w:tcPr>
          <w:p w14:paraId="2E0C81DC" w14:textId="057D09AC" w:rsidR="00CC3237" w:rsidRDefault="00CC3237" w:rsidP="00CC3237">
            <w:r w:rsidRPr="002E41BC">
              <w:t>89.0</w:t>
            </w:r>
          </w:p>
        </w:tc>
        <w:tc>
          <w:tcPr>
            <w:tcW w:w="0" w:type="auto"/>
          </w:tcPr>
          <w:p w14:paraId="7A2C7758" w14:textId="57D84D89" w:rsidR="00CC3237" w:rsidRDefault="00CC3237" w:rsidP="00CC3237">
            <w:r w:rsidRPr="002E41BC">
              <w:t>89.0</w:t>
            </w:r>
          </w:p>
        </w:tc>
        <w:tc>
          <w:tcPr>
            <w:tcW w:w="0" w:type="auto"/>
          </w:tcPr>
          <w:p w14:paraId="4F7A7C41" w14:textId="0FF14050" w:rsidR="00CC3237" w:rsidRDefault="00CC3237" w:rsidP="00CC3237">
            <w:r w:rsidRPr="002E41BC">
              <w:t>89.0</w:t>
            </w:r>
          </w:p>
        </w:tc>
      </w:tr>
      <w:tr w:rsidR="00CC3237" w14:paraId="2E1CB5DC" w14:textId="77777777" w:rsidTr="00BC7787">
        <w:tc>
          <w:tcPr>
            <w:tcW w:w="0" w:type="auto"/>
          </w:tcPr>
          <w:p w14:paraId="5F9F297D" w14:textId="6A7BC337" w:rsidR="00CC3237" w:rsidRDefault="00CC3237" w:rsidP="00CC3237">
            <w:r w:rsidRPr="002E41BC">
              <w:t>mean</w:t>
            </w:r>
          </w:p>
        </w:tc>
        <w:tc>
          <w:tcPr>
            <w:tcW w:w="0" w:type="auto"/>
          </w:tcPr>
          <w:p w14:paraId="477A9920" w14:textId="572CE087" w:rsidR="00CC3237" w:rsidRDefault="00CC3237" w:rsidP="00CC3237">
            <w:r w:rsidRPr="002E41BC">
              <w:t>25.8</w:t>
            </w:r>
          </w:p>
        </w:tc>
        <w:tc>
          <w:tcPr>
            <w:tcW w:w="0" w:type="auto"/>
          </w:tcPr>
          <w:p w14:paraId="55E8D004" w14:textId="4E0E7DFE" w:rsidR="00CC3237" w:rsidRPr="002E41BC" w:rsidRDefault="00CC3237" w:rsidP="00CC3237">
            <w:r w:rsidRPr="002E41BC">
              <w:t>20.38</w:t>
            </w:r>
          </w:p>
        </w:tc>
        <w:tc>
          <w:tcPr>
            <w:tcW w:w="0" w:type="auto"/>
          </w:tcPr>
          <w:p w14:paraId="57143B3E" w14:textId="6951DAAB" w:rsidR="00CC3237" w:rsidRDefault="00CC3237" w:rsidP="00CC3237">
            <w:r w:rsidRPr="002E41BC">
              <w:t>20.58</w:t>
            </w:r>
          </w:p>
        </w:tc>
        <w:tc>
          <w:tcPr>
            <w:tcW w:w="0" w:type="auto"/>
          </w:tcPr>
          <w:p w14:paraId="65C1701A" w14:textId="28E8C089" w:rsidR="00CC3237" w:rsidRDefault="00CC3237" w:rsidP="00CC3237">
            <w:r w:rsidRPr="002E41BC">
              <w:t>22.71</w:t>
            </w:r>
          </w:p>
        </w:tc>
        <w:tc>
          <w:tcPr>
            <w:tcW w:w="0" w:type="auto"/>
          </w:tcPr>
          <w:p w14:paraId="5E6A6087" w14:textId="2023578A" w:rsidR="00CC3237" w:rsidRDefault="00CC3237" w:rsidP="00CC3237">
            <w:r w:rsidRPr="002E41BC">
              <w:t>23.33</w:t>
            </w:r>
          </w:p>
        </w:tc>
        <w:tc>
          <w:tcPr>
            <w:tcW w:w="0" w:type="auto"/>
          </w:tcPr>
          <w:p w14:paraId="2917C0EA" w14:textId="353CED51" w:rsidR="00CC3237" w:rsidRDefault="00CC3237" w:rsidP="00CC3237">
            <w:r w:rsidRPr="002E41BC">
              <w:t>22.8</w:t>
            </w:r>
          </w:p>
        </w:tc>
      </w:tr>
      <w:tr w:rsidR="00CC3237" w14:paraId="019C6877" w14:textId="77777777" w:rsidTr="00BC7787">
        <w:tc>
          <w:tcPr>
            <w:tcW w:w="0" w:type="auto"/>
          </w:tcPr>
          <w:p w14:paraId="544B1F81" w14:textId="28FD07B3" w:rsidR="00CC3237" w:rsidRDefault="00CC3237" w:rsidP="00CC3237">
            <w:r w:rsidRPr="002E41BC">
              <w:t>std</w:t>
            </w:r>
          </w:p>
        </w:tc>
        <w:tc>
          <w:tcPr>
            <w:tcW w:w="0" w:type="auto"/>
          </w:tcPr>
          <w:p w14:paraId="5AB23C94" w14:textId="6FAE6FDC" w:rsidR="00CC3237" w:rsidRDefault="00CC3237" w:rsidP="00CC3237">
            <w:r w:rsidRPr="002E41BC">
              <w:t>6.8</w:t>
            </w:r>
          </w:p>
        </w:tc>
        <w:tc>
          <w:tcPr>
            <w:tcW w:w="0" w:type="auto"/>
          </w:tcPr>
          <w:p w14:paraId="75483051" w14:textId="1D045849" w:rsidR="00CC3237" w:rsidRPr="002E41BC" w:rsidRDefault="00CC3237" w:rsidP="00CC3237">
            <w:r w:rsidRPr="002E41BC">
              <w:t>6.27</w:t>
            </w:r>
          </w:p>
        </w:tc>
        <w:tc>
          <w:tcPr>
            <w:tcW w:w="0" w:type="auto"/>
          </w:tcPr>
          <w:p w14:paraId="1050B88E" w14:textId="767CA9D3" w:rsidR="00CC3237" w:rsidRDefault="00CC3237" w:rsidP="00CC3237">
            <w:r w:rsidRPr="002E41BC">
              <w:t>5.57</w:t>
            </w:r>
          </w:p>
        </w:tc>
        <w:tc>
          <w:tcPr>
            <w:tcW w:w="0" w:type="auto"/>
          </w:tcPr>
          <w:p w14:paraId="3414B2CB" w14:textId="042F1254" w:rsidR="00CC3237" w:rsidRDefault="00CC3237" w:rsidP="00CC3237">
            <w:r w:rsidRPr="002E41BC">
              <w:t>4.54</w:t>
            </w:r>
          </w:p>
        </w:tc>
        <w:tc>
          <w:tcPr>
            <w:tcW w:w="0" w:type="auto"/>
          </w:tcPr>
          <w:p w14:paraId="2931780B" w14:textId="06E209A6" w:rsidR="00CC3237" w:rsidRDefault="00CC3237" w:rsidP="00CC3237">
            <w:r w:rsidRPr="002E41BC">
              <w:t>4.68</w:t>
            </w:r>
          </w:p>
        </w:tc>
        <w:tc>
          <w:tcPr>
            <w:tcW w:w="0" w:type="auto"/>
          </w:tcPr>
          <w:p w14:paraId="20058E90" w14:textId="7D69155D" w:rsidR="00CC3237" w:rsidRDefault="00CC3237" w:rsidP="00CC3237">
            <w:r w:rsidRPr="002E41BC">
              <w:t>5.68</w:t>
            </w:r>
          </w:p>
        </w:tc>
      </w:tr>
      <w:tr w:rsidR="00CC3237" w14:paraId="303B2DBE" w14:textId="77777777" w:rsidTr="00BC7787">
        <w:tc>
          <w:tcPr>
            <w:tcW w:w="0" w:type="auto"/>
          </w:tcPr>
          <w:p w14:paraId="03CCC995" w14:textId="0E1D1507" w:rsidR="00CC3237" w:rsidRDefault="00CC3237" w:rsidP="00CC3237">
            <w:r w:rsidRPr="002E41BC">
              <w:t>min</w:t>
            </w:r>
          </w:p>
        </w:tc>
        <w:tc>
          <w:tcPr>
            <w:tcW w:w="0" w:type="auto"/>
          </w:tcPr>
          <w:p w14:paraId="3CCDF455" w14:textId="12063C71" w:rsidR="00CC3237" w:rsidRDefault="00CC3237" w:rsidP="00CC3237">
            <w:r w:rsidRPr="002E41BC">
              <w:t>10.0</w:t>
            </w:r>
          </w:p>
        </w:tc>
        <w:tc>
          <w:tcPr>
            <w:tcW w:w="0" w:type="auto"/>
          </w:tcPr>
          <w:p w14:paraId="5FDE35ED" w14:textId="4ABBA848" w:rsidR="00CC3237" w:rsidRPr="002E41BC" w:rsidRDefault="00CC3237" w:rsidP="00CC3237">
            <w:r w:rsidRPr="002E41BC">
              <w:t>7.0</w:t>
            </w:r>
          </w:p>
        </w:tc>
        <w:tc>
          <w:tcPr>
            <w:tcW w:w="0" w:type="auto"/>
          </w:tcPr>
          <w:p w14:paraId="2F974D5C" w14:textId="40F88041" w:rsidR="00CC3237" w:rsidRDefault="00CC3237" w:rsidP="00CC3237">
            <w:r w:rsidRPr="002E41BC">
              <w:t>8.0</w:t>
            </w:r>
          </w:p>
        </w:tc>
        <w:tc>
          <w:tcPr>
            <w:tcW w:w="0" w:type="auto"/>
          </w:tcPr>
          <w:p w14:paraId="5C64C5F6" w14:textId="1CDEC9BB" w:rsidR="00CC3237" w:rsidRDefault="00CC3237" w:rsidP="00CC3237">
            <w:r w:rsidRPr="002E41BC">
              <w:t>12.0</w:t>
            </w:r>
          </w:p>
        </w:tc>
        <w:tc>
          <w:tcPr>
            <w:tcW w:w="0" w:type="auto"/>
          </w:tcPr>
          <w:p w14:paraId="790B3D52" w14:textId="2898E7D8" w:rsidR="00CC3237" w:rsidRDefault="00CC3237" w:rsidP="00CC3237">
            <w:r w:rsidRPr="002E41BC">
              <w:t>9.0</w:t>
            </w:r>
          </w:p>
        </w:tc>
        <w:tc>
          <w:tcPr>
            <w:tcW w:w="0" w:type="auto"/>
          </w:tcPr>
          <w:p w14:paraId="427A2515" w14:textId="436581ED" w:rsidR="00CC3237" w:rsidRDefault="00CC3237" w:rsidP="00CC3237">
            <w:r w:rsidRPr="002E41BC">
              <w:t>9.0</w:t>
            </w:r>
          </w:p>
        </w:tc>
      </w:tr>
      <w:tr w:rsidR="00CC3237" w14:paraId="39CFE2B0" w14:textId="77777777" w:rsidTr="00BC7787">
        <w:tc>
          <w:tcPr>
            <w:tcW w:w="0" w:type="auto"/>
          </w:tcPr>
          <w:p w14:paraId="4CD72AD3" w14:textId="0CBC6D76" w:rsidR="00CC3237" w:rsidRDefault="00CC3237" w:rsidP="00CC3237">
            <w:r w:rsidRPr="002E41BC">
              <w:t>25%</w:t>
            </w:r>
          </w:p>
        </w:tc>
        <w:tc>
          <w:tcPr>
            <w:tcW w:w="0" w:type="auto"/>
          </w:tcPr>
          <w:p w14:paraId="13DBCCB0" w14:textId="144975B9" w:rsidR="00CC3237" w:rsidRDefault="00CC3237" w:rsidP="00CC3237">
            <w:r w:rsidRPr="002E41BC">
              <w:t>21.0</w:t>
            </w:r>
          </w:p>
        </w:tc>
        <w:tc>
          <w:tcPr>
            <w:tcW w:w="0" w:type="auto"/>
          </w:tcPr>
          <w:p w14:paraId="08E99AB0" w14:textId="1C33C21A" w:rsidR="00CC3237" w:rsidRPr="002E41BC" w:rsidRDefault="00CC3237" w:rsidP="00CC3237">
            <w:r w:rsidRPr="002E41BC">
              <w:t>16.0</w:t>
            </w:r>
          </w:p>
        </w:tc>
        <w:tc>
          <w:tcPr>
            <w:tcW w:w="0" w:type="auto"/>
          </w:tcPr>
          <w:p w14:paraId="68D1D398" w14:textId="46FD6771" w:rsidR="00CC3237" w:rsidRDefault="00CC3237" w:rsidP="00CC3237">
            <w:r w:rsidRPr="002E41BC">
              <w:t>16.0</w:t>
            </w:r>
          </w:p>
        </w:tc>
        <w:tc>
          <w:tcPr>
            <w:tcW w:w="0" w:type="auto"/>
          </w:tcPr>
          <w:p w14:paraId="4A1A1CB3" w14:textId="29EDBAAA" w:rsidR="00CC3237" w:rsidRDefault="00CC3237" w:rsidP="00CC3237">
            <w:r w:rsidRPr="002E41BC">
              <w:t>20.0</w:t>
            </w:r>
          </w:p>
        </w:tc>
        <w:tc>
          <w:tcPr>
            <w:tcW w:w="0" w:type="auto"/>
          </w:tcPr>
          <w:p w14:paraId="0B230279" w14:textId="0D030856" w:rsidR="00CC3237" w:rsidRDefault="00CC3237" w:rsidP="00CC3237">
            <w:r w:rsidRPr="002E41BC">
              <w:t>20.0</w:t>
            </w:r>
          </w:p>
        </w:tc>
        <w:tc>
          <w:tcPr>
            <w:tcW w:w="0" w:type="auto"/>
          </w:tcPr>
          <w:p w14:paraId="4A063D02" w14:textId="283645BA" w:rsidR="00CC3237" w:rsidRDefault="00CC3237" w:rsidP="00CC3237">
            <w:r w:rsidRPr="002E41BC">
              <w:t>20.0</w:t>
            </w:r>
          </w:p>
        </w:tc>
      </w:tr>
      <w:tr w:rsidR="00CC3237" w14:paraId="00268352" w14:textId="77777777" w:rsidTr="00BC7787">
        <w:tc>
          <w:tcPr>
            <w:tcW w:w="0" w:type="auto"/>
          </w:tcPr>
          <w:p w14:paraId="1B0EAE2B" w14:textId="33BFF905" w:rsidR="00CC3237" w:rsidRDefault="00CC3237" w:rsidP="00CC3237">
            <w:r w:rsidRPr="002E41BC">
              <w:t>50%</w:t>
            </w:r>
          </w:p>
        </w:tc>
        <w:tc>
          <w:tcPr>
            <w:tcW w:w="0" w:type="auto"/>
          </w:tcPr>
          <w:p w14:paraId="59FE9CC2" w14:textId="6135F64C" w:rsidR="00CC3237" w:rsidRDefault="00CC3237" w:rsidP="00CC3237">
            <w:r w:rsidRPr="002E41BC">
              <w:t>26.0</w:t>
            </w:r>
          </w:p>
        </w:tc>
        <w:tc>
          <w:tcPr>
            <w:tcW w:w="0" w:type="auto"/>
          </w:tcPr>
          <w:p w14:paraId="229575AA" w14:textId="08AA2129" w:rsidR="00CC3237" w:rsidRPr="002E41BC" w:rsidRDefault="00CC3237" w:rsidP="00CC3237">
            <w:r w:rsidRPr="002E41BC">
              <w:t>20.0</w:t>
            </w:r>
          </w:p>
        </w:tc>
        <w:tc>
          <w:tcPr>
            <w:tcW w:w="0" w:type="auto"/>
          </w:tcPr>
          <w:p w14:paraId="64830C93" w14:textId="0AEB2C6D" w:rsidR="00CC3237" w:rsidRDefault="00CC3237" w:rsidP="00CC3237">
            <w:r w:rsidRPr="002E41BC">
              <w:t>21.0</w:t>
            </w:r>
          </w:p>
        </w:tc>
        <w:tc>
          <w:tcPr>
            <w:tcW w:w="0" w:type="auto"/>
          </w:tcPr>
          <w:p w14:paraId="364882F1" w14:textId="201EDA49" w:rsidR="00CC3237" w:rsidRDefault="00CC3237" w:rsidP="00CC3237">
            <w:r w:rsidRPr="002E41BC">
              <w:t>23.0</w:t>
            </w:r>
          </w:p>
        </w:tc>
        <w:tc>
          <w:tcPr>
            <w:tcW w:w="0" w:type="auto"/>
          </w:tcPr>
          <w:p w14:paraId="1D868B44" w14:textId="48638DEE" w:rsidR="00CC3237" w:rsidRDefault="00CC3237" w:rsidP="00CC3237">
            <w:r w:rsidRPr="002E41BC">
              <w:t>23.0</w:t>
            </w:r>
          </w:p>
        </w:tc>
        <w:tc>
          <w:tcPr>
            <w:tcW w:w="0" w:type="auto"/>
          </w:tcPr>
          <w:p w14:paraId="1E2ECE5A" w14:textId="451DC83D" w:rsidR="00CC3237" w:rsidRDefault="00CC3237" w:rsidP="00CC3237">
            <w:r w:rsidRPr="002E41BC">
              <w:t>23.0</w:t>
            </w:r>
          </w:p>
        </w:tc>
      </w:tr>
      <w:tr w:rsidR="00CC3237" w14:paraId="56A46EFD" w14:textId="77777777" w:rsidTr="00BC7787">
        <w:tc>
          <w:tcPr>
            <w:tcW w:w="0" w:type="auto"/>
          </w:tcPr>
          <w:p w14:paraId="3345744D" w14:textId="66C114A6" w:rsidR="00CC3237" w:rsidRDefault="00CC3237" w:rsidP="00CC3237">
            <w:r w:rsidRPr="002E41BC">
              <w:t>75%</w:t>
            </w:r>
          </w:p>
        </w:tc>
        <w:tc>
          <w:tcPr>
            <w:tcW w:w="0" w:type="auto"/>
          </w:tcPr>
          <w:p w14:paraId="3CCB7AEB" w14:textId="6E36B55F" w:rsidR="00CC3237" w:rsidRDefault="00CC3237" w:rsidP="00CC3237">
            <w:r w:rsidRPr="002E41BC">
              <w:t>31.0</w:t>
            </w:r>
          </w:p>
        </w:tc>
        <w:tc>
          <w:tcPr>
            <w:tcW w:w="0" w:type="auto"/>
          </w:tcPr>
          <w:p w14:paraId="6CEBBF00" w14:textId="01C6E0D7" w:rsidR="00CC3237" w:rsidRPr="002E41BC" w:rsidRDefault="00CC3237" w:rsidP="00CC3237">
            <w:r w:rsidRPr="002E41BC">
              <w:t>24.0</w:t>
            </w:r>
          </w:p>
        </w:tc>
        <w:tc>
          <w:tcPr>
            <w:tcW w:w="0" w:type="auto"/>
          </w:tcPr>
          <w:p w14:paraId="462CBF90" w14:textId="4C60D80E" w:rsidR="00CC3237" w:rsidRDefault="00CC3237" w:rsidP="00CC3237">
            <w:r w:rsidRPr="002E41BC">
              <w:t>24.0</w:t>
            </w:r>
          </w:p>
        </w:tc>
        <w:tc>
          <w:tcPr>
            <w:tcW w:w="0" w:type="auto"/>
          </w:tcPr>
          <w:p w14:paraId="62CB79C7" w14:textId="5AA8E3C8" w:rsidR="00CC3237" w:rsidRDefault="00CC3237" w:rsidP="00CC3237">
            <w:r w:rsidRPr="002E41BC">
              <w:t>25.0</w:t>
            </w:r>
          </w:p>
        </w:tc>
        <w:tc>
          <w:tcPr>
            <w:tcW w:w="0" w:type="auto"/>
          </w:tcPr>
          <w:p w14:paraId="138F6A14" w14:textId="2E48B044" w:rsidR="00CC3237" w:rsidRDefault="00CC3237" w:rsidP="00CC3237">
            <w:r w:rsidRPr="002E41BC">
              <w:t>26.0</w:t>
            </w:r>
          </w:p>
        </w:tc>
        <w:tc>
          <w:tcPr>
            <w:tcW w:w="0" w:type="auto"/>
          </w:tcPr>
          <w:p w14:paraId="4C2779A7" w14:textId="22979392" w:rsidR="00CC3237" w:rsidRDefault="00CC3237" w:rsidP="00CC3237">
            <w:r w:rsidRPr="002E41BC">
              <w:t>26.0</w:t>
            </w:r>
          </w:p>
        </w:tc>
      </w:tr>
      <w:tr w:rsidR="00CC3237" w14:paraId="66B65338" w14:textId="77777777" w:rsidTr="00BC7787">
        <w:tc>
          <w:tcPr>
            <w:tcW w:w="0" w:type="auto"/>
          </w:tcPr>
          <w:p w14:paraId="045A0303" w14:textId="7BA37D28" w:rsidR="00CC3237" w:rsidRPr="002E41BC" w:rsidRDefault="00CC3237" w:rsidP="00CC3237">
            <w:r w:rsidRPr="002E41BC">
              <w:t>max</w:t>
            </w:r>
          </w:p>
        </w:tc>
        <w:tc>
          <w:tcPr>
            <w:tcW w:w="0" w:type="auto"/>
          </w:tcPr>
          <w:p w14:paraId="1AAC0BDC" w14:textId="43D8EFB4" w:rsidR="00CC3237" w:rsidRDefault="00CC3237" w:rsidP="00CC3237">
            <w:r w:rsidRPr="002E41BC">
              <w:t>40.0</w:t>
            </w:r>
          </w:p>
        </w:tc>
        <w:tc>
          <w:tcPr>
            <w:tcW w:w="0" w:type="auto"/>
          </w:tcPr>
          <w:p w14:paraId="6CB62CFC" w14:textId="45AC3B66" w:rsidR="00CC3237" w:rsidRPr="002E41BC" w:rsidRDefault="00CC3237" w:rsidP="00CC3237">
            <w:r w:rsidRPr="002E41BC">
              <w:t>34.0</w:t>
            </w:r>
          </w:p>
        </w:tc>
        <w:tc>
          <w:tcPr>
            <w:tcW w:w="0" w:type="auto"/>
          </w:tcPr>
          <w:p w14:paraId="347E08D1" w14:textId="48FA4186" w:rsidR="00CC3237" w:rsidRDefault="00CC3237" w:rsidP="00CC3237">
            <w:r w:rsidRPr="002E41BC">
              <w:t>37.0</w:t>
            </w:r>
          </w:p>
        </w:tc>
        <w:tc>
          <w:tcPr>
            <w:tcW w:w="0" w:type="auto"/>
          </w:tcPr>
          <w:p w14:paraId="6361C24B" w14:textId="1C375184" w:rsidR="00CC3237" w:rsidRDefault="00CC3237" w:rsidP="00CC3237">
            <w:r w:rsidRPr="002E41BC">
              <w:t>35.0</w:t>
            </w:r>
          </w:p>
        </w:tc>
        <w:tc>
          <w:tcPr>
            <w:tcW w:w="0" w:type="auto"/>
          </w:tcPr>
          <w:p w14:paraId="1AF3A2DB" w14:textId="359EDB26" w:rsidR="00CC3237" w:rsidRDefault="00CC3237" w:rsidP="00CC3237">
            <w:r w:rsidRPr="002E41BC">
              <w:t>35.0</w:t>
            </w:r>
          </w:p>
        </w:tc>
        <w:tc>
          <w:tcPr>
            <w:tcW w:w="0" w:type="auto"/>
          </w:tcPr>
          <w:p w14:paraId="4DD76980" w14:textId="2C04FF7D" w:rsidR="00CC3237" w:rsidRDefault="00CC3237" w:rsidP="00CC3237">
            <w:r w:rsidRPr="002E41BC">
              <w:t>37.0</w:t>
            </w:r>
          </w:p>
        </w:tc>
      </w:tr>
    </w:tbl>
    <w:p w14:paraId="7319D32A" w14:textId="77777777" w:rsidR="008E2090" w:rsidRDefault="008E2090" w:rsidP="002E41BC"/>
    <w:p w14:paraId="3EAA8B01" w14:textId="5D1D961C" w:rsidR="00A87B5F" w:rsidRDefault="00473602" w:rsidP="002258EE">
      <w:r>
        <w:t>Distribution of target and predictor variables can be found in figure below.</w:t>
      </w:r>
      <w:r w:rsidR="0050325E">
        <w:t xml:space="preserve"> </w:t>
      </w:r>
      <w:r w:rsidR="00577D94">
        <w:t>W</w:t>
      </w:r>
      <w:r w:rsidR="00577D94" w:rsidRPr="00577D94">
        <w:t xml:space="preserve">e employed the Shapiro-Wilk test to assess the normality of </w:t>
      </w:r>
      <w:r w:rsidR="00577D94">
        <w:t>certain variables</w:t>
      </w:r>
      <w:r w:rsidR="00577D94" w:rsidRPr="00577D94">
        <w:t>, although this step was not essential</w:t>
      </w:r>
      <w:r w:rsidR="006F169D">
        <w:t xml:space="preserve"> as </w:t>
      </w:r>
      <w:r w:rsidR="00577D94" w:rsidRPr="00577D94">
        <w:t xml:space="preserve">our selected methodologies, specifically </w:t>
      </w:r>
      <w:r w:rsidR="00661A22">
        <w:t>MI</w:t>
      </w:r>
      <w:r w:rsidR="00577D94" w:rsidRPr="00577D94">
        <w:t xml:space="preserve"> and </w:t>
      </w:r>
      <w:r w:rsidR="00661A22">
        <w:t xml:space="preserve">RFE </w:t>
      </w:r>
      <w:r w:rsidR="00577D94" w:rsidRPr="00577D94">
        <w:t xml:space="preserve">did not require normally distributed inputs. Additionally, certain variables within our dataset were inherently categorical, as predetermined before analysis, further mitigating the necessity for normality assumptions in our predictive </w:t>
      </w:r>
      <w:proofErr w:type="spellStart"/>
      <w:r w:rsidR="00577D94" w:rsidRPr="00577D94">
        <w:t>modeling</w:t>
      </w:r>
      <w:proofErr w:type="spellEnd"/>
      <w:r w:rsidR="00577D94" w:rsidRPr="00577D94">
        <w:t>.</w:t>
      </w:r>
      <w:r w:rsidR="00D75F42">
        <w:t xml:space="preserve"> All the variables tested look Gaussian. Related normality fittings and QQ-plots can be found in Appendix B, while p-values can be found in </w:t>
      </w:r>
      <w:r w:rsidR="006F169D">
        <w:fldChar w:fldCharType="begin"/>
      </w:r>
      <w:r w:rsidR="006F169D">
        <w:instrText xml:space="preserve"> ADDIN ZOTERO_ITEM CSL_CITATION {"citationID":"9tcSF0Qb","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F169D">
        <w:fldChar w:fldCharType="separate"/>
      </w:r>
      <w:r w:rsidR="006F169D" w:rsidRPr="006F169D">
        <w:rPr>
          <w:rFonts w:ascii="Calibri" w:hAnsi="Calibri" w:cs="Calibri"/>
        </w:rPr>
        <w:t>(Bregant, 2023)</w:t>
      </w:r>
      <w:r w:rsidR="006F169D">
        <w:fldChar w:fldCharType="end"/>
      </w:r>
      <w:r w:rsidR="00D75F42">
        <w:t>.</w:t>
      </w:r>
    </w:p>
    <w:p w14:paraId="05E927B1" w14:textId="15B3D869" w:rsidR="00520B01" w:rsidRDefault="007B0978" w:rsidP="002258EE">
      <w:r w:rsidRPr="007B0978">
        <w:rPr>
          <w:noProof/>
        </w:rPr>
        <w:lastRenderedPageBreak/>
        <w:drawing>
          <wp:inline distT="0" distB="0" distL="0" distR="0" wp14:anchorId="2F81F4BC" wp14:editId="087E31CE">
            <wp:extent cx="5760720" cy="3276600"/>
            <wp:effectExtent l="0" t="0" r="0" b="0"/>
            <wp:docPr id="1128438967"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438967" name="Picture 1" descr="A group of graphs with different colored bars&#10;&#10;Description automatically generated with medium confidence"/>
                    <pic:cNvPicPr/>
                  </pic:nvPicPr>
                  <pic:blipFill>
                    <a:blip r:embed="rId8"/>
                    <a:stretch>
                      <a:fillRect/>
                    </a:stretch>
                  </pic:blipFill>
                  <pic:spPr>
                    <a:xfrm>
                      <a:off x="0" y="0"/>
                      <a:ext cx="5760720" cy="3276600"/>
                    </a:xfrm>
                    <a:prstGeom prst="rect">
                      <a:avLst/>
                    </a:prstGeom>
                  </pic:spPr>
                </pic:pic>
              </a:graphicData>
            </a:graphic>
          </wp:inline>
        </w:drawing>
      </w:r>
    </w:p>
    <w:p w14:paraId="73368BD8" w14:textId="53149A1F" w:rsidR="009F5527" w:rsidRDefault="00577D94" w:rsidP="002258EE">
      <w:r w:rsidRPr="00577D94">
        <w:br/>
        <w:t>Exploring the correlation provides valuable insights into the relationships between variables, aiding in the identification of potential associations and dependencies crucial for understanding the interplay and potential influence among different factors within the dataset.</w:t>
      </w:r>
      <w:r w:rsidR="006A18A2">
        <w:rPr>
          <w:noProof/>
        </w:rPr>
        <w:drawing>
          <wp:inline distT="0" distB="0" distL="0" distR="0" wp14:anchorId="7907E366" wp14:editId="1CF23166">
            <wp:extent cx="3562350" cy="3094674"/>
            <wp:effectExtent l="0" t="0" r="0" b="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65654" cy="3097544"/>
                    </a:xfrm>
                    <a:prstGeom prst="rect">
                      <a:avLst/>
                    </a:prstGeom>
                    <a:noFill/>
                    <a:ln>
                      <a:noFill/>
                    </a:ln>
                  </pic:spPr>
                </pic:pic>
              </a:graphicData>
            </a:graphic>
          </wp:inline>
        </w:drawing>
      </w:r>
    </w:p>
    <w:p w14:paraId="2B699C9D" w14:textId="77777777" w:rsidR="00D424B5" w:rsidRDefault="00D424B5" w:rsidP="002258EE"/>
    <w:p w14:paraId="07CACC2A" w14:textId="2EF0B141" w:rsidR="002258EE" w:rsidRDefault="002258EE" w:rsidP="002258EE">
      <w:pPr>
        <w:pStyle w:val="Heading3"/>
      </w:pPr>
      <w:r>
        <w:t>Variable importance</w:t>
      </w:r>
    </w:p>
    <w:p w14:paraId="6E3D3DCF" w14:textId="3DBFEF17" w:rsidR="00544CCD" w:rsidRDefault="00544CCD" w:rsidP="002258EE"/>
    <w:p w14:paraId="28BEA04D" w14:textId="2FBA7A16" w:rsidR="003D44BE" w:rsidRDefault="00520B01" w:rsidP="002258EE">
      <w:r>
        <w:rPr>
          <w:noProof/>
        </w:rPr>
        <w:lastRenderedPageBreak/>
        <w:drawing>
          <wp:inline distT="0" distB="0" distL="0" distR="0" wp14:anchorId="78638FB6" wp14:editId="55CBCCEA">
            <wp:extent cx="5760720" cy="4070985"/>
            <wp:effectExtent l="0" t="0" r="0" b="5715"/>
            <wp:docPr id="1194616367" name="Picture 2" descr="A graph with red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616367" name="Picture 2" descr="A graph with red green and blue bar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4070985"/>
                    </a:xfrm>
                    <a:prstGeom prst="rect">
                      <a:avLst/>
                    </a:prstGeom>
                    <a:noFill/>
                    <a:ln>
                      <a:noFill/>
                    </a:ln>
                  </pic:spPr>
                </pic:pic>
              </a:graphicData>
            </a:graphic>
          </wp:inline>
        </w:drawing>
      </w:r>
    </w:p>
    <w:p w14:paraId="09B6A4C4" w14:textId="7A46C745" w:rsidR="00707E0A" w:rsidRDefault="006F169D" w:rsidP="002258EE">
      <w:r>
        <w:rPr>
          <w:noProof/>
        </w:rPr>
        <w:drawing>
          <wp:inline distT="0" distB="0" distL="0" distR="0" wp14:anchorId="0857A8B7" wp14:editId="529E35F7">
            <wp:extent cx="5760720" cy="3435985"/>
            <wp:effectExtent l="0" t="0" r="0"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43598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2116"/>
        <w:gridCol w:w="3397"/>
      </w:tblGrid>
      <w:tr w:rsidR="003A4AB0" w:rsidRPr="00520B01" w14:paraId="77A32CC8" w14:textId="3C569D33" w:rsidTr="0018306D">
        <w:tc>
          <w:tcPr>
            <w:tcW w:w="3549" w:type="dxa"/>
          </w:tcPr>
          <w:p w14:paraId="58A2031E" w14:textId="1F61B4E3" w:rsidR="003A4AB0" w:rsidRPr="00520B01" w:rsidRDefault="003A4AB0" w:rsidP="004936A1">
            <w:pPr>
              <w:rPr>
                <w:lang w:val="sl-SI"/>
              </w:rPr>
            </w:pPr>
            <w:r>
              <w:rPr>
                <w:lang w:val="sl-SI"/>
              </w:rPr>
              <w:t>Variable</w:t>
            </w:r>
          </w:p>
        </w:tc>
        <w:tc>
          <w:tcPr>
            <w:tcW w:w="2116" w:type="dxa"/>
          </w:tcPr>
          <w:p w14:paraId="5A5E8863" w14:textId="66C46A9F" w:rsidR="003A4AB0" w:rsidRPr="00520B01" w:rsidRDefault="003A4AB0" w:rsidP="004936A1">
            <w:pPr>
              <w:rPr>
                <w:lang w:val="sl-SI"/>
              </w:rPr>
            </w:pPr>
            <w:proofErr w:type="spellStart"/>
            <w:r>
              <w:rPr>
                <w:lang w:val="sl-SI"/>
              </w:rPr>
              <w:t>Mutual</w:t>
            </w:r>
            <w:proofErr w:type="spellEnd"/>
            <w:r>
              <w:rPr>
                <w:lang w:val="sl-SI"/>
              </w:rPr>
              <w:t xml:space="preserve"> </w:t>
            </w:r>
            <w:proofErr w:type="spellStart"/>
            <w:r>
              <w:rPr>
                <w:lang w:val="sl-SI"/>
              </w:rPr>
              <w:t>information</w:t>
            </w:r>
            <w:proofErr w:type="spellEnd"/>
          </w:p>
        </w:tc>
        <w:tc>
          <w:tcPr>
            <w:tcW w:w="3397" w:type="dxa"/>
          </w:tcPr>
          <w:p w14:paraId="61D97E60" w14:textId="2916E0EE" w:rsidR="003A4AB0" w:rsidRPr="00520B01" w:rsidRDefault="003A4AB0" w:rsidP="004936A1">
            <w:pPr>
              <w:rPr>
                <w:lang w:val="sl-SI"/>
              </w:rPr>
            </w:pPr>
            <w:r>
              <w:rPr>
                <w:lang w:val="sl-SI"/>
              </w:rPr>
              <w:t xml:space="preserve">RFE </w:t>
            </w:r>
            <w:proofErr w:type="spellStart"/>
            <w:r>
              <w:rPr>
                <w:lang w:val="sl-SI"/>
              </w:rPr>
              <w:t>ranking</w:t>
            </w:r>
            <w:proofErr w:type="spellEnd"/>
            <w:r w:rsidR="0018306D">
              <w:rPr>
                <w:lang w:val="sl-SI"/>
              </w:rPr>
              <w:t xml:space="preserve"> (</w:t>
            </w:r>
            <w:proofErr w:type="spellStart"/>
            <w:r w:rsidR="0018306D">
              <w:rPr>
                <w:lang w:val="sl-SI"/>
              </w:rPr>
              <w:t>less</w:t>
            </w:r>
            <w:proofErr w:type="spellEnd"/>
            <w:r w:rsidR="0018306D">
              <w:rPr>
                <w:lang w:val="sl-SI"/>
              </w:rPr>
              <w:t xml:space="preserve"> is more </w:t>
            </w:r>
            <w:proofErr w:type="spellStart"/>
            <w:r w:rsidR="0018306D">
              <w:rPr>
                <w:lang w:val="sl-SI"/>
              </w:rPr>
              <w:t>important</w:t>
            </w:r>
            <w:proofErr w:type="spellEnd"/>
            <w:r w:rsidR="0018306D">
              <w:rPr>
                <w:lang w:val="sl-SI"/>
              </w:rPr>
              <w:t>)</w:t>
            </w:r>
          </w:p>
        </w:tc>
      </w:tr>
      <w:tr w:rsidR="003A4AB0" w:rsidRPr="00520B01" w14:paraId="70D903D0" w14:textId="6FD20256" w:rsidTr="0018306D">
        <w:tc>
          <w:tcPr>
            <w:tcW w:w="3549" w:type="dxa"/>
          </w:tcPr>
          <w:p w14:paraId="6E841411" w14:textId="1160E14D" w:rsidR="003A4AB0" w:rsidRPr="00707E0A" w:rsidRDefault="003A4AB0" w:rsidP="004936A1">
            <w:pPr>
              <w:rPr>
                <w:lang w:val="sl-SI"/>
              </w:rPr>
            </w:pPr>
            <w:proofErr w:type="spellStart"/>
            <w:r w:rsidRPr="00520B01">
              <w:rPr>
                <w:lang w:val="sl-SI"/>
              </w:rPr>
              <w:t>Gender</w:t>
            </w:r>
            <w:proofErr w:type="spellEnd"/>
            <w:r w:rsidRPr="00520B01">
              <w:rPr>
                <w:lang w:val="sl-SI"/>
              </w:rPr>
              <w:t xml:space="preserve"> </w:t>
            </w:r>
          </w:p>
        </w:tc>
        <w:tc>
          <w:tcPr>
            <w:tcW w:w="2116" w:type="dxa"/>
          </w:tcPr>
          <w:p w14:paraId="5C02C1FE" w14:textId="14BDC11A" w:rsidR="003A4AB0" w:rsidRPr="00520B01" w:rsidRDefault="003A4AB0" w:rsidP="004936A1">
            <w:pPr>
              <w:rPr>
                <w:lang w:val="sl-SI"/>
              </w:rPr>
            </w:pPr>
            <w:r w:rsidRPr="00520B01">
              <w:rPr>
                <w:lang w:val="sl-SI"/>
              </w:rPr>
              <w:t>0.23</w:t>
            </w:r>
            <w:r w:rsidR="006F169D">
              <w:rPr>
                <w:lang w:val="sl-SI"/>
              </w:rPr>
              <w:t>6</w:t>
            </w:r>
          </w:p>
        </w:tc>
        <w:tc>
          <w:tcPr>
            <w:tcW w:w="3397" w:type="dxa"/>
          </w:tcPr>
          <w:p w14:paraId="66B098CC" w14:textId="6DBFDED4" w:rsidR="003A4AB0" w:rsidRPr="00520B01" w:rsidRDefault="0018306D" w:rsidP="004936A1">
            <w:pPr>
              <w:rPr>
                <w:lang w:val="sl-SI"/>
              </w:rPr>
            </w:pPr>
            <w:r>
              <w:rPr>
                <w:lang w:val="sl-SI"/>
              </w:rPr>
              <w:t>1</w:t>
            </w:r>
          </w:p>
        </w:tc>
      </w:tr>
      <w:tr w:rsidR="003A4AB0" w:rsidRPr="00520B01" w14:paraId="3FC7FDFD" w14:textId="1FE2B82E" w:rsidTr="0018306D">
        <w:tc>
          <w:tcPr>
            <w:tcW w:w="3549" w:type="dxa"/>
          </w:tcPr>
          <w:p w14:paraId="50743AE6" w14:textId="15CBE397" w:rsidR="003A4AB0" w:rsidRPr="00707E0A" w:rsidRDefault="003A4AB0" w:rsidP="004936A1">
            <w:pPr>
              <w:rPr>
                <w:lang w:val="sl-SI"/>
              </w:rPr>
            </w:pPr>
            <w:proofErr w:type="spellStart"/>
            <w:r w:rsidRPr="00520B01">
              <w:rPr>
                <w:lang w:val="sl-SI"/>
              </w:rPr>
              <w:t>Class</w:t>
            </w:r>
            <w:proofErr w:type="spellEnd"/>
          </w:p>
        </w:tc>
        <w:tc>
          <w:tcPr>
            <w:tcW w:w="2116" w:type="dxa"/>
          </w:tcPr>
          <w:p w14:paraId="1604589B" w14:textId="0899010E" w:rsidR="003A4AB0" w:rsidRPr="00520B01" w:rsidRDefault="003A4AB0" w:rsidP="004936A1">
            <w:pPr>
              <w:rPr>
                <w:lang w:val="sl-SI"/>
              </w:rPr>
            </w:pPr>
            <w:r w:rsidRPr="00520B01">
              <w:rPr>
                <w:lang w:val="sl-SI"/>
              </w:rPr>
              <w:t>0.087</w:t>
            </w:r>
          </w:p>
        </w:tc>
        <w:tc>
          <w:tcPr>
            <w:tcW w:w="3397" w:type="dxa"/>
          </w:tcPr>
          <w:p w14:paraId="57C09008" w14:textId="6EE4A4A5" w:rsidR="003A4AB0" w:rsidRPr="00520B01" w:rsidRDefault="0018306D" w:rsidP="004936A1">
            <w:pPr>
              <w:rPr>
                <w:lang w:val="sl-SI"/>
              </w:rPr>
            </w:pPr>
            <w:r>
              <w:rPr>
                <w:lang w:val="sl-SI"/>
              </w:rPr>
              <w:t>5</w:t>
            </w:r>
          </w:p>
        </w:tc>
      </w:tr>
      <w:tr w:rsidR="003A4AB0" w:rsidRPr="00520B01" w14:paraId="3A8DF205" w14:textId="11625C26" w:rsidTr="0018306D">
        <w:tc>
          <w:tcPr>
            <w:tcW w:w="3549" w:type="dxa"/>
          </w:tcPr>
          <w:p w14:paraId="766797EB" w14:textId="03A6E88A" w:rsidR="003A4AB0" w:rsidRPr="00707E0A" w:rsidRDefault="003A4AB0" w:rsidP="004936A1">
            <w:pPr>
              <w:rPr>
                <w:lang w:val="sl-SI"/>
              </w:rPr>
            </w:pPr>
            <w:proofErr w:type="spellStart"/>
            <w:r w:rsidRPr="00520B01">
              <w:rPr>
                <w:lang w:val="sl-SI"/>
              </w:rPr>
              <w:t>Interaction_qualitative</w:t>
            </w:r>
            <w:proofErr w:type="spellEnd"/>
          </w:p>
        </w:tc>
        <w:tc>
          <w:tcPr>
            <w:tcW w:w="2116" w:type="dxa"/>
          </w:tcPr>
          <w:p w14:paraId="7F3BF75F" w14:textId="4948CACD" w:rsidR="003A4AB0" w:rsidRPr="00520B01" w:rsidRDefault="003A4AB0" w:rsidP="004936A1">
            <w:pPr>
              <w:rPr>
                <w:lang w:val="sl-SI"/>
              </w:rPr>
            </w:pPr>
            <w:r w:rsidRPr="00520B01">
              <w:rPr>
                <w:lang w:val="sl-SI"/>
              </w:rPr>
              <w:t>0.083</w:t>
            </w:r>
          </w:p>
        </w:tc>
        <w:tc>
          <w:tcPr>
            <w:tcW w:w="3397" w:type="dxa"/>
          </w:tcPr>
          <w:p w14:paraId="0575DE19" w14:textId="3BFFDA40" w:rsidR="003A4AB0" w:rsidRPr="00520B01" w:rsidRDefault="0018306D" w:rsidP="004936A1">
            <w:pPr>
              <w:rPr>
                <w:lang w:val="sl-SI"/>
              </w:rPr>
            </w:pPr>
            <w:r>
              <w:rPr>
                <w:lang w:val="sl-SI"/>
              </w:rPr>
              <w:t>1</w:t>
            </w:r>
          </w:p>
        </w:tc>
      </w:tr>
      <w:tr w:rsidR="003A4AB0" w:rsidRPr="00520B01" w14:paraId="17EDA4CF" w14:textId="15D612B7" w:rsidTr="0018306D">
        <w:tc>
          <w:tcPr>
            <w:tcW w:w="3549" w:type="dxa"/>
          </w:tcPr>
          <w:p w14:paraId="728A830E" w14:textId="4326403E" w:rsidR="003A4AB0" w:rsidRPr="00707E0A" w:rsidRDefault="003A4AB0" w:rsidP="004936A1">
            <w:pPr>
              <w:rPr>
                <w:lang w:val="sl-SI"/>
              </w:rPr>
            </w:pPr>
            <w:proofErr w:type="spellStart"/>
            <w:r w:rsidRPr="00520B01">
              <w:rPr>
                <w:lang w:val="sl-SI"/>
              </w:rPr>
              <w:t>Professor</w:t>
            </w:r>
            <w:proofErr w:type="spellEnd"/>
          </w:p>
        </w:tc>
        <w:tc>
          <w:tcPr>
            <w:tcW w:w="2116" w:type="dxa"/>
          </w:tcPr>
          <w:p w14:paraId="46D296BD" w14:textId="5B4D8DE1" w:rsidR="003A4AB0" w:rsidRPr="00520B01" w:rsidRDefault="003A4AB0" w:rsidP="004936A1">
            <w:pPr>
              <w:rPr>
                <w:lang w:val="sl-SI"/>
              </w:rPr>
            </w:pPr>
            <w:r w:rsidRPr="00520B01">
              <w:rPr>
                <w:lang w:val="sl-SI"/>
              </w:rPr>
              <w:t>0.038</w:t>
            </w:r>
          </w:p>
        </w:tc>
        <w:tc>
          <w:tcPr>
            <w:tcW w:w="3397" w:type="dxa"/>
          </w:tcPr>
          <w:p w14:paraId="5098C1B5" w14:textId="696A8236" w:rsidR="003A4AB0" w:rsidRPr="00520B01" w:rsidRDefault="0018306D" w:rsidP="004936A1">
            <w:pPr>
              <w:rPr>
                <w:lang w:val="sl-SI"/>
              </w:rPr>
            </w:pPr>
            <w:r>
              <w:rPr>
                <w:lang w:val="sl-SI"/>
              </w:rPr>
              <w:t>3</w:t>
            </w:r>
          </w:p>
        </w:tc>
      </w:tr>
      <w:tr w:rsidR="003A4AB0" w:rsidRPr="00520B01" w14:paraId="07DDC0B2" w14:textId="0F4C24AF" w:rsidTr="0018306D">
        <w:tc>
          <w:tcPr>
            <w:tcW w:w="3549" w:type="dxa"/>
          </w:tcPr>
          <w:p w14:paraId="12D84C01" w14:textId="665C9F49" w:rsidR="003A4AB0" w:rsidRPr="00707E0A" w:rsidRDefault="003A4AB0" w:rsidP="004936A1">
            <w:pPr>
              <w:rPr>
                <w:lang w:val="sl-SI"/>
              </w:rPr>
            </w:pPr>
            <w:proofErr w:type="spellStart"/>
            <w:r w:rsidRPr="00520B01">
              <w:rPr>
                <w:lang w:val="sl-SI"/>
              </w:rPr>
              <w:t>Outperforming_partner</w:t>
            </w:r>
            <w:proofErr w:type="spellEnd"/>
          </w:p>
        </w:tc>
        <w:tc>
          <w:tcPr>
            <w:tcW w:w="2116" w:type="dxa"/>
          </w:tcPr>
          <w:p w14:paraId="0EE87BB0" w14:textId="1E2E3A50" w:rsidR="003A4AB0" w:rsidRPr="00520B01" w:rsidRDefault="003A4AB0" w:rsidP="004936A1">
            <w:pPr>
              <w:rPr>
                <w:lang w:val="sl-SI"/>
              </w:rPr>
            </w:pPr>
            <w:r w:rsidRPr="00520B01">
              <w:rPr>
                <w:lang w:val="sl-SI"/>
              </w:rPr>
              <w:t>0.01</w:t>
            </w:r>
            <w:r w:rsidR="006F169D">
              <w:rPr>
                <w:lang w:val="sl-SI"/>
              </w:rPr>
              <w:t>8</w:t>
            </w:r>
          </w:p>
        </w:tc>
        <w:tc>
          <w:tcPr>
            <w:tcW w:w="3397" w:type="dxa"/>
          </w:tcPr>
          <w:p w14:paraId="7727FE93" w14:textId="548D36B1" w:rsidR="003A4AB0" w:rsidRPr="00520B01" w:rsidRDefault="0018306D" w:rsidP="004936A1">
            <w:pPr>
              <w:rPr>
                <w:lang w:val="sl-SI"/>
              </w:rPr>
            </w:pPr>
            <w:r>
              <w:rPr>
                <w:lang w:val="sl-SI"/>
              </w:rPr>
              <w:t>1</w:t>
            </w:r>
          </w:p>
        </w:tc>
      </w:tr>
      <w:tr w:rsidR="003A4AB0" w:rsidRPr="00520B01" w14:paraId="26E7A302" w14:textId="545E45A9" w:rsidTr="0018306D">
        <w:tc>
          <w:tcPr>
            <w:tcW w:w="3549" w:type="dxa"/>
          </w:tcPr>
          <w:p w14:paraId="61361127" w14:textId="7D830EDF" w:rsidR="003A4AB0" w:rsidRPr="00707E0A" w:rsidRDefault="003A4AB0" w:rsidP="004936A1">
            <w:pPr>
              <w:rPr>
                <w:lang w:val="sl-SI"/>
              </w:rPr>
            </w:pPr>
            <w:proofErr w:type="spellStart"/>
            <w:r w:rsidRPr="00520B01">
              <w:rPr>
                <w:lang w:val="sl-SI"/>
              </w:rPr>
              <w:lastRenderedPageBreak/>
              <w:t>Anxiety</w:t>
            </w:r>
            <w:proofErr w:type="spellEnd"/>
          </w:p>
        </w:tc>
        <w:tc>
          <w:tcPr>
            <w:tcW w:w="2116" w:type="dxa"/>
          </w:tcPr>
          <w:p w14:paraId="723CF09D" w14:textId="45E0230E" w:rsidR="003A4AB0" w:rsidRPr="00520B01" w:rsidRDefault="003A4AB0" w:rsidP="004936A1">
            <w:pPr>
              <w:rPr>
                <w:lang w:val="sl-SI"/>
              </w:rPr>
            </w:pPr>
            <w:r w:rsidRPr="00520B01">
              <w:rPr>
                <w:lang w:val="sl-SI"/>
              </w:rPr>
              <w:t>0.00</w:t>
            </w:r>
            <w:r w:rsidR="006F169D">
              <w:rPr>
                <w:lang w:val="sl-SI"/>
              </w:rPr>
              <w:t>5</w:t>
            </w:r>
          </w:p>
        </w:tc>
        <w:tc>
          <w:tcPr>
            <w:tcW w:w="3397" w:type="dxa"/>
          </w:tcPr>
          <w:p w14:paraId="3FA352C4" w14:textId="4877FBBE" w:rsidR="003A4AB0" w:rsidRPr="00520B01" w:rsidRDefault="0018306D" w:rsidP="004936A1">
            <w:pPr>
              <w:rPr>
                <w:lang w:val="sl-SI"/>
              </w:rPr>
            </w:pPr>
            <w:r>
              <w:rPr>
                <w:lang w:val="sl-SI"/>
              </w:rPr>
              <w:t>8</w:t>
            </w:r>
          </w:p>
        </w:tc>
      </w:tr>
      <w:tr w:rsidR="003A4AB0" w:rsidRPr="00520B01" w14:paraId="76EC4AEF" w14:textId="77AAF208" w:rsidTr="0018306D">
        <w:tc>
          <w:tcPr>
            <w:tcW w:w="3549" w:type="dxa"/>
          </w:tcPr>
          <w:p w14:paraId="1F6553D4" w14:textId="52CE6E7D" w:rsidR="003A4AB0" w:rsidRPr="00707E0A" w:rsidRDefault="003A4AB0" w:rsidP="004936A1">
            <w:pPr>
              <w:rPr>
                <w:lang w:val="sl-SI"/>
              </w:rPr>
            </w:pPr>
            <w:r w:rsidRPr="00520B01">
              <w:rPr>
                <w:lang w:val="sl-SI"/>
              </w:rPr>
              <w:t>Grade</w:t>
            </w:r>
          </w:p>
        </w:tc>
        <w:tc>
          <w:tcPr>
            <w:tcW w:w="2116" w:type="dxa"/>
          </w:tcPr>
          <w:p w14:paraId="0D4DA62A" w14:textId="53468C21" w:rsidR="003A4AB0" w:rsidRPr="00520B01" w:rsidRDefault="006F169D" w:rsidP="004936A1">
            <w:pPr>
              <w:rPr>
                <w:lang w:val="sl-SI"/>
              </w:rPr>
            </w:pPr>
            <w:r w:rsidRPr="00520B01">
              <w:rPr>
                <w:lang w:val="sl-SI"/>
              </w:rPr>
              <w:t>0.000</w:t>
            </w:r>
          </w:p>
        </w:tc>
        <w:tc>
          <w:tcPr>
            <w:tcW w:w="3397" w:type="dxa"/>
          </w:tcPr>
          <w:p w14:paraId="74140C06" w14:textId="7530759C" w:rsidR="003A4AB0" w:rsidRPr="00520B01" w:rsidRDefault="0018306D" w:rsidP="004936A1">
            <w:pPr>
              <w:rPr>
                <w:lang w:val="sl-SI"/>
              </w:rPr>
            </w:pPr>
            <w:r>
              <w:rPr>
                <w:lang w:val="sl-SI"/>
              </w:rPr>
              <w:t>4</w:t>
            </w:r>
          </w:p>
        </w:tc>
      </w:tr>
      <w:tr w:rsidR="003A4AB0" w:rsidRPr="00520B01" w14:paraId="048FD627" w14:textId="401E2A68" w:rsidTr="0018306D">
        <w:tc>
          <w:tcPr>
            <w:tcW w:w="3549" w:type="dxa"/>
          </w:tcPr>
          <w:p w14:paraId="62039D12" w14:textId="54719656" w:rsidR="003A4AB0" w:rsidRPr="00707E0A" w:rsidRDefault="003A4AB0" w:rsidP="004936A1">
            <w:pPr>
              <w:rPr>
                <w:lang w:val="sl-SI"/>
              </w:rPr>
            </w:pPr>
            <w:proofErr w:type="spellStart"/>
            <w:r w:rsidRPr="00520B01">
              <w:rPr>
                <w:lang w:val="sl-SI"/>
              </w:rPr>
              <w:t>Interaction_quantitative</w:t>
            </w:r>
            <w:proofErr w:type="spellEnd"/>
            <w:r w:rsidRPr="00520B01">
              <w:rPr>
                <w:lang w:val="sl-SI"/>
              </w:rPr>
              <w:t xml:space="preserve"> </w:t>
            </w:r>
          </w:p>
        </w:tc>
        <w:tc>
          <w:tcPr>
            <w:tcW w:w="2116" w:type="dxa"/>
          </w:tcPr>
          <w:p w14:paraId="3FADAB42" w14:textId="594A4267" w:rsidR="003A4AB0" w:rsidRPr="00520B01" w:rsidRDefault="006F169D" w:rsidP="004936A1">
            <w:pPr>
              <w:rPr>
                <w:lang w:val="sl-SI"/>
              </w:rPr>
            </w:pPr>
            <w:r w:rsidRPr="00520B01">
              <w:rPr>
                <w:lang w:val="sl-SI"/>
              </w:rPr>
              <w:t>0.000</w:t>
            </w:r>
          </w:p>
        </w:tc>
        <w:tc>
          <w:tcPr>
            <w:tcW w:w="3397" w:type="dxa"/>
          </w:tcPr>
          <w:p w14:paraId="604DA4BB" w14:textId="36124010" w:rsidR="003A4AB0" w:rsidRPr="00520B01" w:rsidRDefault="0018306D" w:rsidP="004936A1">
            <w:pPr>
              <w:rPr>
                <w:lang w:val="sl-SI"/>
              </w:rPr>
            </w:pPr>
            <w:r>
              <w:rPr>
                <w:lang w:val="sl-SI"/>
              </w:rPr>
              <w:t>2</w:t>
            </w:r>
          </w:p>
        </w:tc>
      </w:tr>
      <w:tr w:rsidR="003A4AB0" w:rsidRPr="00520B01" w14:paraId="783AF1A2" w14:textId="1DB588AE" w:rsidTr="0018306D">
        <w:tc>
          <w:tcPr>
            <w:tcW w:w="3549" w:type="dxa"/>
          </w:tcPr>
          <w:p w14:paraId="1D173B1C" w14:textId="11003CB2" w:rsidR="003A4AB0" w:rsidRPr="00707E0A" w:rsidRDefault="003A4AB0" w:rsidP="004936A1">
            <w:pPr>
              <w:rPr>
                <w:lang w:val="sl-SI"/>
              </w:rPr>
            </w:pPr>
            <w:proofErr w:type="spellStart"/>
            <w:r w:rsidRPr="00520B01">
              <w:rPr>
                <w:lang w:val="sl-SI"/>
              </w:rPr>
              <w:t>Motivation</w:t>
            </w:r>
            <w:proofErr w:type="spellEnd"/>
          </w:p>
        </w:tc>
        <w:tc>
          <w:tcPr>
            <w:tcW w:w="2116" w:type="dxa"/>
          </w:tcPr>
          <w:p w14:paraId="1F4369B4" w14:textId="2C861D3F" w:rsidR="003A4AB0" w:rsidRPr="00520B01" w:rsidRDefault="006F169D" w:rsidP="004936A1">
            <w:pPr>
              <w:rPr>
                <w:lang w:val="sl-SI"/>
              </w:rPr>
            </w:pPr>
            <w:r w:rsidRPr="00520B01">
              <w:rPr>
                <w:lang w:val="sl-SI"/>
              </w:rPr>
              <w:t>0.000</w:t>
            </w:r>
          </w:p>
        </w:tc>
        <w:tc>
          <w:tcPr>
            <w:tcW w:w="3397" w:type="dxa"/>
          </w:tcPr>
          <w:p w14:paraId="58494085" w14:textId="5ABA6EA3" w:rsidR="003A4AB0" w:rsidRPr="00520B01" w:rsidRDefault="0018306D" w:rsidP="004936A1">
            <w:pPr>
              <w:rPr>
                <w:lang w:val="sl-SI"/>
              </w:rPr>
            </w:pPr>
            <w:r>
              <w:rPr>
                <w:lang w:val="sl-SI"/>
              </w:rPr>
              <w:t>11</w:t>
            </w:r>
          </w:p>
        </w:tc>
      </w:tr>
      <w:tr w:rsidR="003A4AB0" w:rsidRPr="00520B01" w14:paraId="7BAD5AA6" w14:textId="0D3D08D5" w:rsidTr="0018306D">
        <w:tc>
          <w:tcPr>
            <w:tcW w:w="3549" w:type="dxa"/>
          </w:tcPr>
          <w:p w14:paraId="0854CC7D" w14:textId="51252A7E" w:rsidR="003A4AB0" w:rsidRPr="00707E0A" w:rsidRDefault="003A4AB0" w:rsidP="004936A1">
            <w:pPr>
              <w:rPr>
                <w:lang w:val="sl-SI"/>
              </w:rPr>
            </w:pPr>
            <w:proofErr w:type="spellStart"/>
            <w:r w:rsidRPr="00520B01">
              <w:rPr>
                <w:lang w:val="sl-SI"/>
              </w:rPr>
              <w:t>Introversion</w:t>
            </w:r>
            <w:proofErr w:type="spellEnd"/>
            <w:r w:rsidRPr="00520B01">
              <w:rPr>
                <w:lang w:val="sl-SI"/>
              </w:rPr>
              <w:t xml:space="preserve"> </w:t>
            </w:r>
          </w:p>
        </w:tc>
        <w:tc>
          <w:tcPr>
            <w:tcW w:w="2116" w:type="dxa"/>
          </w:tcPr>
          <w:p w14:paraId="38359BF8" w14:textId="603EE947" w:rsidR="003A4AB0" w:rsidRPr="00520B01" w:rsidRDefault="003A4AB0" w:rsidP="004936A1">
            <w:pPr>
              <w:rPr>
                <w:lang w:val="sl-SI"/>
              </w:rPr>
            </w:pPr>
            <w:r w:rsidRPr="00520B01">
              <w:rPr>
                <w:lang w:val="sl-SI"/>
              </w:rPr>
              <w:t>0.000</w:t>
            </w:r>
          </w:p>
        </w:tc>
        <w:tc>
          <w:tcPr>
            <w:tcW w:w="3397" w:type="dxa"/>
          </w:tcPr>
          <w:p w14:paraId="79889709" w14:textId="73F05A47" w:rsidR="003A4AB0" w:rsidRPr="00520B01" w:rsidRDefault="0018306D" w:rsidP="004936A1">
            <w:pPr>
              <w:rPr>
                <w:lang w:val="sl-SI"/>
              </w:rPr>
            </w:pPr>
            <w:r>
              <w:rPr>
                <w:lang w:val="sl-SI"/>
              </w:rPr>
              <w:t>10</w:t>
            </w:r>
          </w:p>
        </w:tc>
      </w:tr>
      <w:tr w:rsidR="003A4AB0" w:rsidRPr="00520B01" w14:paraId="0C0EB707" w14:textId="0817354D" w:rsidTr="0018306D">
        <w:tc>
          <w:tcPr>
            <w:tcW w:w="3549" w:type="dxa"/>
          </w:tcPr>
          <w:p w14:paraId="447B7F2D" w14:textId="23F6FF7D" w:rsidR="003A4AB0" w:rsidRPr="00707E0A" w:rsidRDefault="003A4AB0" w:rsidP="004936A1">
            <w:pPr>
              <w:rPr>
                <w:lang w:val="sl-SI"/>
              </w:rPr>
            </w:pPr>
            <w:proofErr w:type="spellStart"/>
            <w:r w:rsidRPr="00520B01">
              <w:rPr>
                <w:lang w:val="sl-SI"/>
              </w:rPr>
              <w:t>Sensing</w:t>
            </w:r>
            <w:proofErr w:type="spellEnd"/>
          </w:p>
        </w:tc>
        <w:tc>
          <w:tcPr>
            <w:tcW w:w="2116" w:type="dxa"/>
          </w:tcPr>
          <w:p w14:paraId="50CAB857" w14:textId="07E0A71F" w:rsidR="003A4AB0" w:rsidRPr="00520B01" w:rsidRDefault="003A4AB0" w:rsidP="004936A1">
            <w:pPr>
              <w:rPr>
                <w:lang w:val="sl-SI"/>
              </w:rPr>
            </w:pPr>
            <w:r w:rsidRPr="00520B01">
              <w:rPr>
                <w:lang w:val="sl-SI"/>
              </w:rPr>
              <w:t>0.000</w:t>
            </w:r>
          </w:p>
        </w:tc>
        <w:tc>
          <w:tcPr>
            <w:tcW w:w="3397" w:type="dxa"/>
          </w:tcPr>
          <w:p w14:paraId="7D64765A" w14:textId="66C44F53" w:rsidR="003A4AB0" w:rsidRPr="00520B01" w:rsidRDefault="0018306D" w:rsidP="004936A1">
            <w:pPr>
              <w:rPr>
                <w:lang w:val="sl-SI"/>
              </w:rPr>
            </w:pPr>
            <w:r>
              <w:rPr>
                <w:lang w:val="sl-SI"/>
              </w:rPr>
              <w:t>6</w:t>
            </w:r>
          </w:p>
        </w:tc>
      </w:tr>
      <w:tr w:rsidR="003A4AB0" w:rsidRPr="00520B01" w14:paraId="294778DD" w14:textId="121D616B" w:rsidTr="0018306D">
        <w:tc>
          <w:tcPr>
            <w:tcW w:w="3549" w:type="dxa"/>
          </w:tcPr>
          <w:p w14:paraId="2B903DB8" w14:textId="6E8D8F52" w:rsidR="003A4AB0" w:rsidRPr="00707E0A" w:rsidRDefault="003A4AB0" w:rsidP="004936A1">
            <w:pPr>
              <w:rPr>
                <w:lang w:val="sl-SI"/>
              </w:rPr>
            </w:pPr>
            <w:proofErr w:type="spellStart"/>
            <w:r w:rsidRPr="00520B01">
              <w:rPr>
                <w:lang w:val="sl-SI"/>
              </w:rPr>
              <w:t>Feeling</w:t>
            </w:r>
            <w:proofErr w:type="spellEnd"/>
          </w:p>
        </w:tc>
        <w:tc>
          <w:tcPr>
            <w:tcW w:w="2116" w:type="dxa"/>
          </w:tcPr>
          <w:p w14:paraId="579C7BD5" w14:textId="5295107B" w:rsidR="003A4AB0" w:rsidRPr="00520B01" w:rsidRDefault="003A4AB0" w:rsidP="004936A1">
            <w:pPr>
              <w:rPr>
                <w:lang w:val="sl-SI"/>
              </w:rPr>
            </w:pPr>
            <w:r w:rsidRPr="00520B01">
              <w:rPr>
                <w:lang w:val="sl-SI"/>
              </w:rPr>
              <w:t>0.000</w:t>
            </w:r>
          </w:p>
        </w:tc>
        <w:tc>
          <w:tcPr>
            <w:tcW w:w="3397" w:type="dxa"/>
          </w:tcPr>
          <w:p w14:paraId="0C2F1021" w14:textId="142414F9" w:rsidR="003A4AB0" w:rsidRPr="00520B01" w:rsidRDefault="0018306D" w:rsidP="004936A1">
            <w:pPr>
              <w:rPr>
                <w:lang w:val="sl-SI"/>
              </w:rPr>
            </w:pPr>
            <w:r>
              <w:rPr>
                <w:lang w:val="sl-SI"/>
              </w:rPr>
              <w:t>7</w:t>
            </w:r>
          </w:p>
        </w:tc>
      </w:tr>
      <w:tr w:rsidR="003A4AB0" w:rsidRPr="00707E0A" w14:paraId="2E01AD44" w14:textId="048A75B1" w:rsidTr="0018306D">
        <w:tc>
          <w:tcPr>
            <w:tcW w:w="3549" w:type="dxa"/>
          </w:tcPr>
          <w:p w14:paraId="35F49200" w14:textId="02346BC1" w:rsidR="003A4AB0" w:rsidRPr="00707E0A" w:rsidRDefault="003A4AB0" w:rsidP="004936A1">
            <w:pPr>
              <w:rPr>
                <w:lang w:val="sl-SI"/>
              </w:rPr>
            </w:pPr>
            <w:proofErr w:type="spellStart"/>
            <w:r w:rsidRPr="00520B01">
              <w:rPr>
                <w:lang w:val="sl-SI"/>
              </w:rPr>
              <w:t>Judging</w:t>
            </w:r>
            <w:proofErr w:type="spellEnd"/>
          </w:p>
        </w:tc>
        <w:tc>
          <w:tcPr>
            <w:tcW w:w="2116" w:type="dxa"/>
          </w:tcPr>
          <w:p w14:paraId="0291CA11" w14:textId="58696AF5" w:rsidR="003A4AB0" w:rsidRPr="00707E0A" w:rsidRDefault="003A4AB0" w:rsidP="004936A1">
            <w:pPr>
              <w:rPr>
                <w:lang w:val="sl-SI"/>
              </w:rPr>
            </w:pPr>
            <w:r w:rsidRPr="00520B01">
              <w:rPr>
                <w:lang w:val="sl-SI"/>
              </w:rPr>
              <w:t>0.000</w:t>
            </w:r>
          </w:p>
        </w:tc>
        <w:tc>
          <w:tcPr>
            <w:tcW w:w="3397" w:type="dxa"/>
          </w:tcPr>
          <w:p w14:paraId="4ED1C784" w14:textId="47454490" w:rsidR="003A4AB0" w:rsidRPr="00520B01" w:rsidRDefault="0018306D" w:rsidP="004936A1">
            <w:pPr>
              <w:rPr>
                <w:lang w:val="sl-SI"/>
              </w:rPr>
            </w:pPr>
            <w:r>
              <w:rPr>
                <w:lang w:val="sl-SI"/>
              </w:rPr>
              <w:t>8</w:t>
            </w:r>
          </w:p>
        </w:tc>
      </w:tr>
    </w:tbl>
    <w:p w14:paraId="72FE9B14" w14:textId="125DE735" w:rsidR="00D424B5" w:rsidRDefault="00D424B5" w:rsidP="002258EE"/>
    <w:p w14:paraId="2F732BB5" w14:textId="735C4983" w:rsidR="002318AF" w:rsidRDefault="002318AF" w:rsidP="002318AF">
      <w:pPr>
        <w:pStyle w:val="Caption"/>
        <w:keepNext/>
      </w:pPr>
      <w:r>
        <w:t xml:space="preserve">Table </w:t>
      </w:r>
      <w:fldSimple w:instr=" SEQ Table \* ARABIC ">
        <w:r w:rsidR="008D0918">
          <w:rPr>
            <w:noProof/>
          </w:rPr>
          <w:t>1</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27525937" w14:textId="165BF362" w:rsidR="008F33A1" w:rsidRPr="008F33A1" w:rsidRDefault="008F33A1" w:rsidP="008F33A1">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we</w:t>
      </w:r>
      <w:proofErr w:type="spellEnd"/>
      <w:r>
        <w:rPr>
          <w:lang w:val="sl-SI"/>
        </w:rPr>
        <w:t xml:space="preserve"> </w:t>
      </w:r>
      <w:proofErr w:type="spellStart"/>
      <w:r w:rsidRPr="008F33A1">
        <w:rPr>
          <w:lang w:val="sl-SI"/>
        </w:rPr>
        <w:t>employme</w:t>
      </w:r>
      <w:r>
        <w:rPr>
          <w:lang w:val="sl-SI"/>
        </w:rPr>
        <w:t>d</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w:t>
      </w:r>
      <w:proofErr w:type="spellStart"/>
      <w:r w:rsidRPr="008F33A1">
        <w:rPr>
          <w:lang w:val="sl-SI"/>
        </w:rPr>
        <w:t>specifically</w:t>
      </w:r>
      <w:proofErr w:type="spellEnd"/>
      <w:r w:rsidRPr="008F33A1">
        <w:rPr>
          <w:lang w:val="sl-SI"/>
        </w:rPr>
        <w:t xml:space="preserve"> </w:t>
      </w:r>
      <w:proofErr w:type="spellStart"/>
      <w:r w:rsidRPr="008F33A1">
        <w:rPr>
          <w:lang w:val="sl-SI"/>
        </w:rPr>
        <w:t>Mutual</w:t>
      </w:r>
      <w:proofErr w:type="spellEnd"/>
      <w:r w:rsidRPr="008F33A1">
        <w:rPr>
          <w:lang w:val="sl-SI"/>
        </w:rPr>
        <w:t xml:space="preserve"> </w:t>
      </w:r>
      <w:proofErr w:type="spellStart"/>
      <w:r w:rsidRPr="008F33A1">
        <w:rPr>
          <w:lang w:val="sl-SI"/>
        </w:rPr>
        <w:t>Information</w:t>
      </w:r>
      <w:proofErr w:type="spellEnd"/>
      <w:r w:rsidRPr="008F33A1">
        <w:rPr>
          <w:lang w:val="sl-SI"/>
        </w:rPr>
        <w:t xml:space="preserve"> (</w:t>
      </w:r>
      <w:r>
        <w:rPr>
          <w:lang w:val="sl-SI"/>
        </w:rPr>
        <w:t xml:space="preserve">MI) </w:t>
      </w:r>
      <w:proofErr w:type="spellStart"/>
      <w:r w:rsidRPr="008F33A1">
        <w:rPr>
          <w:lang w:val="sl-SI"/>
        </w:rPr>
        <w:t>and</w:t>
      </w:r>
      <w:proofErr w:type="spellEnd"/>
      <w:r w:rsidRPr="008F33A1">
        <w:rPr>
          <w:lang w:val="sl-SI"/>
        </w:rPr>
        <w:t xml:space="preserve"> </w:t>
      </w:r>
      <w:proofErr w:type="spellStart"/>
      <w:r w:rsidRPr="008F33A1">
        <w:rPr>
          <w:lang w:val="sl-SI"/>
        </w:rPr>
        <w:t>Recursive</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Elimination</w:t>
      </w:r>
      <w:proofErr w:type="spellEnd"/>
      <w:r w:rsidRPr="008F33A1">
        <w:rPr>
          <w:lang w:val="sl-SI"/>
        </w:rPr>
        <w:t xml:space="preserve"> (RFE)</w:t>
      </w:r>
      <w:r>
        <w:rPr>
          <w:lang w:val="sl-SI"/>
        </w:rPr>
        <w:t xml:space="preserve"> </w:t>
      </w:r>
      <w:proofErr w:type="spellStart"/>
      <w:r>
        <w:rPr>
          <w:lang w:val="sl-SI"/>
        </w:rPr>
        <w:t>that</w:t>
      </w:r>
      <w:proofErr w:type="spellEnd"/>
      <w:r w:rsidRPr="008F33A1">
        <w:rPr>
          <w:lang w:val="sl-SI"/>
        </w:rPr>
        <w:t xml:space="preserve"> </w:t>
      </w:r>
      <w:proofErr w:type="spellStart"/>
      <w:r w:rsidRPr="008F33A1">
        <w:rPr>
          <w:lang w:val="sl-SI"/>
        </w:rPr>
        <w:t>facilitated</w:t>
      </w:r>
      <w:proofErr w:type="spellEnd"/>
      <w:r w:rsidRPr="008F33A1">
        <w:rPr>
          <w:lang w:val="sl-SI"/>
        </w:rPr>
        <w:t xml:space="preserve"> a </w:t>
      </w:r>
      <w:proofErr w:type="spellStart"/>
      <w:r w:rsidRPr="008F33A1">
        <w:rPr>
          <w:lang w:val="sl-SI"/>
        </w:rPr>
        <w:t>focused</w:t>
      </w:r>
      <w:proofErr w:type="spellEnd"/>
      <w:r w:rsidRPr="008F33A1">
        <w:rPr>
          <w:lang w:val="sl-SI"/>
        </w:rPr>
        <w:t xml:space="preserve"> </w:t>
      </w:r>
      <w:proofErr w:type="spellStart"/>
      <w:r w:rsidRPr="008F33A1">
        <w:rPr>
          <w:lang w:val="sl-SI"/>
        </w:rPr>
        <w:t>exploration</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influenc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on </w:t>
      </w:r>
      <w:proofErr w:type="spellStart"/>
      <w:r w:rsidRPr="008F33A1">
        <w:rPr>
          <w:lang w:val="sl-SI"/>
        </w:rPr>
        <w:t>the</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of</w:t>
      </w:r>
      <w:proofErr w:type="spellEnd"/>
      <w:r w:rsidRPr="008F33A1">
        <w:rPr>
          <w:lang w:val="sl-SI"/>
        </w:rPr>
        <w:t xml:space="preserve"> </w:t>
      </w:r>
      <w:r>
        <w:rPr>
          <w:lang w:val="sl-SI"/>
        </w:rPr>
        <w:t xml:space="preserve">tandem </w:t>
      </w:r>
      <w:proofErr w:type="spellStart"/>
      <w:r>
        <w:rPr>
          <w:lang w:val="sl-SI"/>
        </w:rPr>
        <w:t>learning</w:t>
      </w:r>
      <w:proofErr w:type="spellEnd"/>
      <w:r>
        <w:rPr>
          <w:lang w:val="sl-SI"/>
        </w:rPr>
        <w:t xml:space="preserve"> – a </w:t>
      </w:r>
      <w:proofErr w:type="spellStart"/>
      <w:r>
        <w:rPr>
          <w:lang w:val="sl-SI"/>
        </w:rPr>
        <w:t>specific</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of</w:t>
      </w:r>
      <w:proofErr w:type="spellEnd"/>
      <w:r>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targeted</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pertinent</w:t>
      </w:r>
      <w:proofErr w:type="spellEnd"/>
      <w:r w:rsidRPr="008F33A1">
        <w:rPr>
          <w:lang w:val="sl-SI"/>
        </w:rPr>
        <w:t xml:space="preserve"> </w:t>
      </w:r>
      <w:proofErr w:type="spellStart"/>
      <w:r w:rsidRPr="008F33A1">
        <w:rPr>
          <w:lang w:val="sl-SI"/>
        </w:rPr>
        <w:t>features</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aimed</w:t>
      </w:r>
      <w:proofErr w:type="spellEnd"/>
      <w:r w:rsidRPr="008F33A1">
        <w:rPr>
          <w:lang w:val="sl-SI"/>
        </w:rPr>
        <w:t xml:space="preserve"> to </w:t>
      </w:r>
      <w:proofErr w:type="spellStart"/>
      <w:r w:rsidRPr="008F33A1">
        <w:rPr>
          <w:lang w:val="sl-SI"/>
        </w:rPr>
        <w:t>discern</w:t>
      </w:r>
      <w:proofErr w:type="spellEnd"/>
      <w:r w:rsidRPr="008F33A1">
        <w:rPr>
          <w:lang w:val="sl-SI"/>
        </w:rPr>
        <w:t xml:space="preserve"> </w:t>
      </w:r>
      <w:proofErr w:type="spellStart"/>
      <w:r w:rsidRPr="008F33A1">
        <w:rPr>
          <w:lang w:val="sl-SI"/>
        </w:rPr>
        <w:t>the</w:t>
      </w:r>
      <w:proofErr w:type="spellEnd"/>
      <w:r w:rsidRPr="008F33A1">
        <w:rPr>
          <w:lang w:val="sl-SI"/>
        </w:rPr>
        <w:t xml:space="preserve"> most </w:t>
      </w:r>
      <w:proofErr w:type="spellStart"/>
      <w:r w:rsidRPr="008F33A1">
        <w:rPr>
          <w:lang w:val="sl-SI"/>
        </w:rPr>
        <w:t>influential</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ontributing</w:t>
      </w:r>
      <w:proofErr w:type="spellEnd"/>
      <w:r w:rsidRPr="008F33A1">
        <w:rPr>
          <w:lang w:val="sl-SI"/>
        </w:rPr>
        <w:t xml:space="preserve"> to </w:t>
      </w:r>
      <w:proofErr w:type="spellStart"/>
      <w:r w:rsidRPr="008F33A1">
        <w:rPr>
          <w:lang w:val="sl-SI"/>
        </w:rPr>
        <w:t>the</w:t>
      </w:r>
      <w:proofErr w:type="spellEnd"/>
      <w:r w:rsidRPr="008F33A1">
        <w:rPr>
          <w:lang w:val="sl-SI"/>
        </w:rPr>
        <w:t xml:space="preserve"> </w:t>
      </w:r>
      <w:proofErr w:type="spellStart"/>
      <w:r w:rsidRPr="008F33A1">
        <w:rPr>
          <w:lang w:val="sl-SI"/>
        </w:rPr>
        <w:t>collec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process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settings</w:t>
      </w:r>
      <w:proofErr w:type="spellEnd"/>
      <w:r w:rsidRPr="008F33A1">
        <w:rPr>
          <w:lang w:val="sl-SI"/>
        </w:rPr>
        <w:t>.</w:t>
      </w:r>
    </w:p>
    <w:p w14:paraId="40B26179" w14:textId="77777777" w:rsidR="008F33A1" w:rsidRDefault="008F33A1" w:rsidP="008F33A1">
      <w:pPr>
        <w:rPr>
          <w:lang w:val="sl-SI"/>
        </w:rPr>
      </w:pP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judicious</w:t>
      </w:r>
      <w:proofErr w:type="spellEnd"/>
      <w:r w:rsidRPr="008F33A1">
        <w:rPr>
          <w:lang w:val="sl-SI"/>
        </w:rPr>
        <w:t xml:space="preserve"> </w:t>
      </w:r>
      <w:proofErr w:type="spellStart"/>
      <w:r w:rsidRPr="008F33A1">
        <w:rPr>
          <w:lang w:val="sl-SI"/>
        </w:rPr>
        <w:t>application</w:t>
      </w:r>
      <w:proofErr w:type="spellEnd"/>
      <w:r w:rsidRPr="008F33A1">
        <w:rPr>
          <w:lang w:val="sl-SI"/>
        </w:rPr>
        <w:t xml:space="preserve"> </w:t>
      </w:r>
      <w:proofErr w:type="spellStart"/>
      <w:r w:rsidRPr="008F33A1">
        <w:rPr>
          <w:lang w:val="sl-SI"/>
        </w:rPr>
        <w:t>of</w:t>
      </w:r>
      <w:proofErr w:type="spellEnd"/>
      <w:r w:rsidRPr="008F33A1">
        <w:rPr>
          <w:lang w:val="sl-SI"/>
        </w:rPr>
        <w:t xml:space="preserve"> MI </w:t>
      </w:r>
      <w:proofErr w:type="spellStart"/>
      <w:r w:rsidRPr="008F33A1">
        <w:rPr>
          <w:lang w:val="sl-SI"/>
        </w:rPr>
        <w:t>and</w:t>
      </w:r>
      <w:proofErr w:type="spellEnd"/>
      <w:r w:rsidRPr="008F33A1">
        <w:rPr>
          <w:lang w:val="sl-SI"/>
        </w:rPr>
        <w:t xml:space="preserve"> RFE in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identified</w:t>
      </w:r>
      <w:proofErr w:type="spellEnd"/>
      <w:r w:rsidRPr="008F33A1">
        <w:rPr>
          <w:lang w:val="sl-SI"/>
        </w:rPr>
        <w:t xml:space="preserve"> a </w:t>
      </w:r>
      <w:proofErr w:type="spellStart"/>
      <w:r w:rsidRPr="008F33A1">
        <w:rPr>
          <w:lang w:val="sl-SI"/>
        </w:rPr>
        <w:t>subset</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key</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rucial</w:t>
      </w:r>
      <w:proofErr w:type="spellEnd"/>
      <w:r w:rsidRPr="008F33A1">
        <w:rPr>
          <w:lang w:val="sl-SI"/>
        </w:rPr>
        <w:t xml:space="preserve"> in </w:t>
      </w:r>
      <w:proofErr w:type="spellStart"/>
      <w:r w:rsidRPr="008F33A1">
        <w:rPr>
          <w:lang w:val="sl-SI"/>
        </w:rPr>
        <w:t>shaping</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This</w:t>
      </w:r>
      <w:proofErr w:type="spellEnd"/>
      <w:r w:rsidRPr="008F33A1">
        <w:rPr>
          <w:lang w:val="sl-SI"/>
        </w:rPr>
        <w:t xml:space="preserve"> </w:t>
      </w:r>
      <w:proofErr w:type="spellStart"/>
      <w:r w:rsidRPr="008F33A1">
        <w:rPr>
          <w:lang w:val="sl-SI"/>
        </w:rPr>
        <w:t>approach</w:t>
      </w:r>
      <w:proofErr w:type="spellEnd"/>
      <w:r w:rsidRPr="008F33A1">
        <w:rPr>
          <w:lang w:val="sl-SI"/>
        </w:rPr>
        <w:t xml:space="preserve"> not </w:t>
      </w:r>
      <w:proofErr w:type="spellStart"/>
      <w:r w:rsidRPr="008F33A1">
        <w:rPr>
          <w:lang w:val="sl-SI"/>
        </w:rPr>
        <w:t>only</w:t>
      </w:r>
      <w:proofErr w:type="spellEnd"/>
      <w:r w:rsidRPr="008F33A1">
        <w:rPr>
          <w:lang w:val="sl-SI"/>
        </w:rPr>
        <w:t xml:space="preserve"> </w:t>
      </w:r>
      <w:proofErr w:type="spellStart"/>
      <w:r w:rsidRPr="008F33A1">
        <w:rPr>
          <w:lang w:val="sl-SI"/>
        </w:rPr>
        <w:t>streamlined</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feature</w:t>
      </w:r>
      <w:proofErr w:type="spellEnd"/>
      <w:r w:rsidRPr="008F33A1">
        <w:rPr>
          <w:lang w:val="sl-SI"/>
        </w:rPr>
        <w:t xml:space="preserve"> set </w:t>
      </w:r>
      <w:proofErr w:type="spellStart"/>
      <w:r w:rsidRPr="008F33A1">
        <w:rPr>
          <w:lang w:val="sl-SI"/>
        </w:rPr>
        <w:t>but</w:t>
      </w:r>
      <w:proofErr w:type="spellEnd"/>
      <w:r w:rsidRPr="008F33A1">
        <w:rPr>
          <w:lang w:val="sl-SI"/>
        </w:rPr>
        <w:t xml:space="preserve"> </w:t>
      </w:r>
      <w:proofErr w:type="spellStart"/>
      <w:r w:rsidRPr="008F33A1">
        <w:rPr>
          <w:lang w:val="sl-SI"/>
        </w:rPr>
        <w:t>also</w:t>
      </w:r>
      <w:proofErr w:type="spellEnd"/>
      <w:r w:rsidRPr="008F33A1">
        <w:rPr>
          <w:lang w:val="sl-SI"/>
        </w:rPr>
        <w:t xml:space="preserve"> </w:t>
      </w:r>
      <w:proofErr w:type="spellStart"/>
      <w:r w:rsidRPr="008F33A1">
        <w:rPr>
          <w:lang w:val="sl-SI"/>
        </w:rPr>
        <w:t>provided</w:t>
      </w:r>
      <w:proofErr w:type="spellEnd"/>
      <w:r w:rsidRPr="008F33A1">
        <w:rPr>
          <w:lang w:val="sl-SI"/>
        </w:rPr>
        <w:t xml:space="preserve"> </w:t>
      </w:r>
      <w:proofErr w:type="spellStart"/>
      <w:r w:rsidRPr="008F33A1">
        <w:rPr>
          <w:lang w:val="sl-SI"/>
        </w:rPr>
        <w:t>valuable</w:t>
      </w:r>
      <w:proofErr w:type="spellEnd"/>
      <w:r w:rsidRPr="008F33A1">
        <w:rPr>
          <w:lang w:val="sl-SI"/>
        </w:rPr>
        <w:t xml:space="preserve"> </w:t>
      </w:r>
      <w:proofErr w:type="spellStart"/>
      <w:r w:rsidRPr="008F33A1">
        <w:rPr>
          <w:lang w:val="sl-SI"/>
        </w:rPr>
        <w:t>insights</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relative</w:t>
      </w:r>
      <w:proofErr w:type="spellEnd"/>
      <w:r w:rsidRPr="008F33A1">
        <w:rPr>
          <w:lang w:val="sl-SI"/>
        </w:rPr>
        <w:t xml:space="preserve"> </w:t>
      </w:r>
      <w:proofErr w:type="spellStart"/>
      <w:r w:rsidRPr="008F33A1">
        <w:rPr>
          <w:lang w:val="sl-SI"/>
        </w:rPr>
        <w:t>importance</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pav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way</w:t>
      </w:r>
      <w:proofErr w:type="spellEnd"/>
      <w:r w:rsidRPr="008F33A1">
        <w:rPr>
          <w:lang w:val="sl-SI"/>
        </w:rPr>
        <w:t xml:space="preserve"> </w:t>
      </w:r>
      <w:proofErr w:type="spellStart"/>
      <w:r w:rsidRPr="008F33A1">
        <w:rPr>
          <w:lang w:val="sl-SI"/>
        </w:rPr>
        <w:t>for</w:t>
      </w:r>
      <w:proofErr w:type="spellEnd"/>
      <w:r w:rsidRPr="008F33A1">
        <w:rPr>
          <w:lang w:val="sl-SI"/>
        </w:rPr>
        <w:t xml:space="preserve"> a more </w:t>
      </w:r>
      <w:proofErr w:type="spellStart"/>
      <w:r w:rsidRPr="008F33A1">
        <w:rPr>
          <w:lang w:val="sl-SI"/>
        </w:rPr>
        <w:t>focused</w:t>
      </w:r>
      <w:proofErr w:type="spellEnd"/>
      <w:r w:rsidRPr="008F33A1">
        <w:rPr>
          <w:lang w:val="sl-SI"/>
        </w:rPr>
        <w:t xml:space="preserve"> </w:t>
      </w:r>
      <w:proofErr w:type="spellStart"/>
      <w:r w:rsidRPr="008F33A1">
        <w:rPr>
          <w:lang w:val="sl-SI"/>
        </w:rPr>
        <w:t>understanding</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factors</w:t>
      </w:r>
      <w:proofErr w:type="spellEnd"/>
      <w:r w:rsidRPr="008F33A1">
        <w:rPr>
          <w:lang w:val="sl-SI"/>
        </w:rPr>
        <w:t xml:space="preserve"> </w:t>
      </w:r>
      <w:proofErr w:type="spellStart"/>
      <w:r w:rsidRPr="008F33A1">
        <w:rPr>
          <w:lang w:val="sl-SI"/>
        </w:rPr>
        <w:t>driv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utcom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environments</w:t>
      </w:r>
      <w:proofErr w:type="spellEnd"/>
      <w:r w:rsidRPr="008F33A1">
        <w:rPr>
          <w:lang w:val="sl-SI"/>
        </w:rPr>
        <w:t xml:space="preserve">. </w:t>
      </w:r>
      <w:proofErr w:type="spellStart"/>
      <w:r w:rsidRPr="008F33A1">
        <w:rPr>
          <w:lang w:val="sl-SI"/>
        </w:rPr>
        <w:t>Such</w:t>
      </w:r>
      <w:proofErr w:type="spellEnd"/>
      <w:r w:rsidRPr="008F33A1">
        <w:rPr>
          <w:lang w:val="sl-SI"/>
        </w:rPr>
        <w:t xml:space="preserve"> </w:t>
      </w:r>
      <w:proofErr w:type="spellStart"/>
      <w:r w:rsidRPr="008F33A1">
        <w:rPr>
          <w:lang w:val="sl-SI"/>
        </w:rPr>
        <w:t>meticulous</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are </w:t>
      </w:r>
      <w:proofErr w:type="spellStart"/>
      <w:r w:rsidRPr="008F33A1">
        <w:rPr>
          <w:lang w:val="sl-SI"/>
        </w:rPr>
        <w:t>pivotal</w:t>
      </w:r>
      <w:proofErr w:type="spellEnd"/>
      <w:r w:rsidRPr="008F33A1">
        <w:rPr>
          <w:lang w:val="sl-SI"/>
        </w:rPr>
        <w:t xml:space="preserve"> in </w:t>
      </w:r>
      <w:proofErr w:type="spellStart"/>
      <w:r w:rsidRPr="008F33A1">
        <w:rPr>
          <w:lang w:val="sl-SI"/>
        </w:rPr>
        <w:t>uncover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lastRenderedPageBreak/>
        <w:t>underlying</w:t>
      </w:r>
      <w:proofErr w:type="spellEnd"/>
      <w:r w:rsidRPr="008F33A1">
        <w:rPr>
          <w:lang w:val="sl-SI"/>
        </w:rPr>
        <w:t xml:space="preserve"> </w:t>
      </w:r>
      <w:proofErr w:type="spellStart"/>
      <w:r w:rsidRPr="008F33A1">
        <w:rPr>
          <w:lang w:val="sl-SI"/>
        </w:rPr>
        <w:t>determinants</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ffering</w:t>
      </w:r>
      <w:proofErr w:type="spellEnd"/>
      <w:r w:rsidRPr="008F33A1">
        <w:rPr>
          <w:lang w:val="sl-SI"/>
        </w:rPr>
        <w:t xml:space="preserve"> a </w:t>
      </w:r>
      <w:proofErr w:type="spellStart"/>
      <w:r w:rsidRPr="008F33A1">
        <w:rPr>
          <w:lang w:val="sl-SI"/>
        </w:rPr>
        <w:t>pathway</w:t>
      </w:r>
      <w:proofErr w:type="spellEnd"/>
      <w:r w:rsidRPr="008F33A1">
        <w:rPr>
          <w:lang w:val="sl-SI"/>
        </w:rPr>
        <w:t xml:space="preserve"> </w:t>
      </w:r>
      <w:proofErr w:type="spellStart"/>
      <w:r w:rsidRPr="008F33A1">
        <w:rPr>
          <w:lang w:val="sl-SI"/>
        </w:rPr>
        <w:t>for</w:t>
      </w:r>
      <w:proofErr w:type="spellEnd"/>
      <w:r w:rsidRPr="008F33A1">
        <w:rPr>
          <w:lang w:val="sl-SI"/>
        </w:rPr>
        <w:t xml:space="preserve"> </w:t>
      </w:r>
      <w:proofErr w:type="spellStart"/>
      <w:r w:rsidRPr="008F33A1">
        <w:rPr>
          <w:lang w:val="sl-SI"/>
        </w:rPr>
        <w:t>enhancing</w:t>
      </w:r>
      <w:proofErr w:type="spellEnd"/>
      <w:r w:rsidRPr="008F33A1">
        <w:rPr>
          <w:lang w:val="sl-SI"/>
        </w:rPr>
        <w:t xml:space="preserve"> </w:t>
      </w:r>
      <w:proofErr w:type="spellStart"/>
      <w:r w:rsidRPr="008F33A1">
        <w:rPr>
          <w:lang w:val="sl-SI"/>
        </w:rPr>
        <w:t>educational</w:t>
      </w:r>
      <w:proofErr w:type="spellEnd"/>
      <w:r w:rsidRPr="008F33A1">
        <w:rPr>
          <w:lang w:val="sl-SI"/>
        </w:rPr>
        <w:t xml:space="preserve"> </w:t>
      </w:r>
      <w:proofErr w:type="spellStart"/>
      <w:r w:rsidRPr="008F33A1">
        <w:rPr>
          <w:lang w:val="sl-SI"/>
        </w:rPr>
        <w:t>strategies</w:t>
      </w:r>
      <w:proofErr w:type="spellEnd"/>
      <w:r w:rsidRPr="008F33A1">
        <w:rPr>
          <w:lang w:val="sl-SI"/>
        </w:rPr>
        <w:t xml:space="preserve"> </w:t>
      </w:r>
      <w:proofErr w:type="spellStart"/>
      <w:r w:rsidRPr="008F33A1">
        <w:rPr>
          <w:lang w:val="sl-SI"/>
        </w:rPr>
        <w:t>and</w:t>
      </w:r>
      <w:proofErr w:type="spellEnd"/>
      <w:r w:rsidRPr="008F33A1">
        <w:rPr>
          <w:lang w:val="sl-SI"/>
        </w:rPr>
        <w:t xml:space="preserve"> </w:t>
      </w:r>
      <w:proofErr w:type="spellStart"/>
      <w:r w:rsidRPr="008F33A1">
        <w:rPr>
          <w:lang w:val="sl-SI"/>
        </w:rPr>
        <w:t>optimiz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environments</w:t>
      </w:r>
      <w:proofErr w:type="spellEnd"/>
      <w:r w:rsidRPr="008F33A1">
        <w:rPr>
          <w:lang w:val="sl-SI"/>
        </w:rPr>
        <w:t>.</w:t>
      </w:r>
    </w:p>
    <w:p w14:paraId="5A7B261D" w14:textId="1591B23B" w:rsidR="001A537C" w:rsidRDefault="00C54B03" w:rsidP="001A537C">
      <w:r w:rsidRPr="00C54B03">
        <w:t xml:space="preserve">Surprisingly, while gender, class, qualitative interaction, and the performance of the </w:t>
      </w:r>
      <w:r>
        <w:t>individual</w:t>
      </w:r>
      <w:r w:rsidRPr="00C54B03">
        <w:t xml:space="preserve"> emerged as pivotal aspects, traditional personality variables such as motivation, anxiety, and traits from the MBTI test—introversion, judging, sensing, and feeling—did not significantly impact the dynamics of cooperative learning. This insight challenges preconceptions, suggesting that the broader context and collaborative dynamics within these environments exert a more substantial influence than individual personality traits</w:t>
      </w:r>
      <w:r>
        <w:t>.</w:t>
      </w:r>
      <w:r w:rsidR="0061004A">
        <w:t xml:space="preserve"> </w:t>
      </w:r>
      <w:r w:rsidR="001A537C">
        <w:t xml:space="preserve">The observed result </w:t>
      </w:r>
      <w:r w:rsidR="001A537C" w:rsidRPr="001A537C">
        <w:t>may</w:t>
      </w:r>
      <w:r w:rsidR="001A537C">
        <w:t xml:space="preserve"> </w:t>
      </w:r>
      <w:r w:rsidR="001A537C" w:rsidRPr="001A537C">
        <w:t>find its roots in the unique way groups form within these settings. The fact that students have the autonomy to choose their seating arrangement—often opting to sit with pre-existing friends—suggests a pre-established comfort level among group members. This setting potentially mitigates the need for extroversion to engage in communication or curbs anxiety, given the familiarity and ease of interaction among peers.</w:t>
      </w:r>
      <w:r w:rsidR="001A537C">
        <w:t xml:space="preserve"> V</w:t>
      </w:r>
      <w:r w:rsidR="001A537C" w:rsidRPr="001A537C">
        <w:t>ariables directly associated with tandem learning</w:t>
      </w:r>
      <w:r w:rsidR="001A537C">
        <w:t xml:space="preserve"> </w:t>
      </w:r>
      <w:r w:rsidR="001A537C" w:rsidRPr="001A537C">
        <w:t>present a unique challenge regarding their predictive weight. Unlike general variables like gender or class</w:t>
      </w:r>
      <w:r w:rsidR="001A537C">
        <w:t xml:space="preserve"> and </w:t>
      </w:r>
      <w:r w:rsidR="001A537C" w:rsidRPr="001A537C">
        <w:t xml:space="preserve">psychological variables, these factors inherently emerge and manifest only after the implementation of cooperative learning strategies. Their significance and impact can't be reliably gauged beforehand. </w:t>
      </w:r>
      <w:r w:rsidR="00A91EDD" w:rsidRPr="001A537C">
        <w:t xml:space="preserve"> </w:t>
      </w:r>
      <w:r w:rsidR="001A537C" w:rsidRPr="001A537C">
        <w:t>Consequently, it underscores the necessity of not only assessing the variables that influence cooperative learning beforehand but also continuously monitoring and evaluating the evolving dynamics during the collaborative process</w:t>
      </w:r>
      <w:r w:rsidR="001A537C">
        <w:t>.</w:t>
      </w:r>
    </w:p>
    <w:p w14:paraId="761374DC" w14:textId="73DD297C" w:rsidR="001A537C" w:rsidRPr="001A537C" w:rsidRDefault="001A537C" w:rsidP="001A537C">
      <w:pPr>
        <w:rPr>
          <w:color w:val="000000" w:themeColor="text1"/>
          <w:lang w:val="sl-SI"/>
        </w:rPr>
      </w:pPr>
      <w:r>
        <w:rPr>
          <w:color w:val="000000" w:themeColor="text1"/>
        </w:rPr>
        <w:t>O</w:t>
      </w:r>
      <w:r w:rsidRPr="001A537C">
        <w:rPr>
          <w:color w:val="000000" w:themeColor="text1"/>
        </w:rPr>
        <w:t xml:space="preserve">ur variables spanned a wide spectrum—categorical, continuous, and ordinal—making relationships complex and non-linear. Though we aimed for numerical values, these couldn't fully capture true significance. This complexity calls for more sophisticated </w:t>
      </w:r>
      <w:proofErr w:type="spellStart"/>
      <w:r w:rsidRPr="001A537C">
        <w:rPr>
          <w:color w:val="000000" w:themeColor="text1"/>
        </w:rPr>
        <w:t>modeling</w:t>
      </w:r>
      <w:proofErr w:type="spellEnd"/>
      <w:r w:rsidRPr="001A537C">
        <w:rPr>
          <w:color w:val="000000" w:themeColor="text1"/>
        </w:rPr>
        <w:t xml:space="preserve"> approaches to unravel the actual impact of these diverse variables on learning outcomes.</w:t>
      </w:r>
      <w:r>
        <w:rPr>
          <w:color w:val="000000" w:themeColor="text1"/>
        </w:rPr>
        <w:t xml:space="preserve"> Therefore applications of </w:t>
      </w:r>
      <w:r w:rsidRPr="001A537C">
        <w:rPr>
          <w:color w:val="000000" w:themeColor="text1"/>
        </w:rPr>
        <w:t>Chi-square</w:t>
      </w:r>
      <w:r>
        <w:rPr>
          <w:color w:val="000000" w:themeColor="text1"/>
        </w:rPr>
        <w:t xml:space="preserve">, ANOVA and </w:t>
      </w:r>
      <w:r w:rsidRPr="001A537C">
        <w:rPr>
          <w:color w:val="000000" w:themeColor="text1"/>
        </w:rPr>
        <w:t>Kruskal-Wallis</w:t>
      </w:r>
      <w:r>
        <w:rPr>
          <w:color w:val="000000" w:themeColor="text1"/>
        </w:rPr>
        <w:t xml:space="preserve"> measures would not be optimally suited for this spectrum, respectively.</w:t>
      </w:r>
      <w:r w:rsidR="00A148B3">
        <w:rPr>
          <w:color w:val="000000" w:themeColor="text1"/>
        </w:rPr>
        <w:t xml:space="preserve"> They can however be found in Appendix C.</w:t>
      </w:r>
    </w:p>
    <w:p w14:paraId="731CCB38" w14:textId="7CAFEA23" w:rsidR="00431CE2" w:rsidRDefault="00413122" w:rsidP="00431CE2">
      <w:r>
        <w:t>T</w:t>
      </w:r>
      <w:r w:rsidRPr="00413122">
        <w:t>he insights gleaned from such focused analyses could contribute significantly to the development of tailored interventions and instructional strategies aimed at optimizing collaborative learning environments. Moreover, this methodological precision may foster the creation of predictive models that better capture the complexity of group learning, enabling researchers and educators to anticipate and address challenges more effectively while enhancing the overall educational experience.</w:t>
      </w:r>
    </w:p>
    <w:p w14:paraId="2472770D" w14:textId="70E5A7E2" w:rsidR="004964A8" w:rsidRPr="00413122" w:rsidRDefault="004964A8" w:rsidP="00431CE2">
      <w:pPr>
        <w:rPr>
          <w:lang w:val="sl-SI"/>
        </w:rPr>
      </w:pPr>
      <w:r>
        <w:t>Some</w:t>
      </w:r>
      <w:r>
        <w:t xml:space="preserve"> authors have </w:t>
      </w:r>
      <w:r>
        <w:t>however argued</w:t>
      </w:r>
      <w:r>
        <w:t xml:space="preserve"> that students should not be forced to use learning approaches that do not suit their cognitive style.</w:t>
      </w:r>
    </w:p>
    <w:p w14:paraId="2B0874DE" w14:textId="3402C103" w:rsidR="00431CE2" w:rsidRDefault="00431CE2" w:rsidP="00CF327D">
      <w:pPr>
        <w:pStyle w:val="Heading2"/>
      </w:pPr>
      <w:r>
        <w:t>Conclusions and limitations</w:t>
      </w:r>
    </w:p>
    <w:p w14:paraId="01A31C7E" w14:textId="68336DE7" w:rsidR="00CB35B1" w:rsidRPr="00C27712" w:rsidRDefault="00CB35B1" w:rsidP="00CB35B1">
      <w:pPr>
        <w:rPr>
          <w:color w:val="FF0000"/>
        </w:rPr>
      </w:pPr>
      <w:r w:rsidRPr="00CB35B1">
        <w:t>This study demonstrates that </w:t>
      </w:r>
      <w:r w:rsidR="004964A8">
        <w:t>general</w:t>
      </w:r>
      <w:r>
        <w:t xml:space="preserve"> variables</w:t>
      </w:r>
      <w:r w:rsidR="004964A8">
        <w:t xml:space="preserve"> and variables directly connected to tandem learning</w:t>
      </w:r>
      <w:r>
        <w:t xml:space="preserve"> are most important for predicting </w:t>
      </w:r>
      <w:r w:rsidR="00D6536D">
        <w:t xml:space="preserve">success of </w:t>
      </w:r>
      <w:r w:rsidR="004964A8">
        <w:t>said method</w:t>
      </w:r>
      <w:r w:rsidR="00D6536D">
        <w:t xml:space="preserve"> among Slovene high school students.</w:t>
      </w:r>
      <w:r w:rsidRPr="00CB35B1">
        <w:t xml:space="preserve"> The key factors that influence </w:t>
      </w:r>
      <w:r w:rsidR="00D6536D">
        <w:t xml:space="preserve">success have been identified which can assists both teachers and students of mathematics. The potential incorporation of gathered information needs to be investigated further. </w:t>
      </w:r>
    </w:p>
    <w:p w14:paraId="45FF209E" w14:textId="35668EED"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economic, social and cultural status (ESCS)</w:t>
      </w:r>
      <w:r w:rsidR="00155965">
        <w:t xml:space="preserve">, place of birth (geographical region)... </w:t>
      </w:r>
      <w:r w:rsidR="00D6536D">
        <w:t>were also not taken into account as ....</w:t>
      </w:r>
      <w:r w:rsidR="00413122">
        <w:t>(CITAT).</w:t>
      </w:r>
      <w:r w:rsidR="00D6536D">
        <w:t xml:space="preserve"> The dataset was also slightly unbalanced as </w:t>
      </w:r>
      <w:r w:rsidR="00FD5E14">
        <w:t xml:space="preserve">only 6.7% of students said the method was not </w:t>
      </w:r>
      <w:proofErr w:type="spellStart"/>
      <w:r w:rsidR="00FD5E14">
        <w:t>succesfull</w:t>
      </w:r>
      <w:proofErr w:type="spellEnd"/>
      <w:r w:rsidR="00FD5E14">
        <w:t>, potentially hindering model accuracy.</w:t>
      </w:r>
      <w:r w:rsidR="00AD774E">
        <w:t xml:space="preserve"> We also did not include how group composition </w:t>
      </w:r>
      <w:r w:rsidR="00413122">
        <w:t xml:space="preserve">affects tandem learning </w:t>
      </w:r>
      <w:proofErr w:type="spellStart"/>
      <w:r w:rsidR="00413122">
        <w:t>enviroment</w:t>
      </w:r>
      <w:proofErr w:type="spellEnd"/>
      <w:r w:rsidR="00682644">
        <w:t xml:space="preserve">. </w:t>
      </w:r>
      <w:proofErr w:type="spellStart"/>
      <w:r w:rsidR="00682644" w:rsidRPr="00682644">
        <w:rPr>
          <w:lang w:val="sl"/>
        </w:rPr>
        <w:t>Exploring</w:t>
      </w:r>
      <w:proofErr w:type="spellEnd"/>
      <w:r w:rsidR="00682644" w:rsidRPr="00682644">
        <w:rPr>
          <w:lang w:val="sl"/>
        </w:rPr>
        <w:t xml:space="preserve"> a </w:t>
      </w:r>
      <w:proofErr w:type="spellStart"/>
      <w:r w:rsidR="00682644" w:rsidRPr="00682644">
        <w:rPr>
          <w:lang w:val="sl"/>
        </w:rPr>
        <w:t>broader</w:t>
      </w:r>
      <w:proofErr w:type="spellEnd"/>
      <w:r w:rsidR="00682644" w:rsidRPr="00682644">
        <w:rPr>
          <w:lang w:val="sl"/>
        </w:rPr>
        <w:t xml:space="preserve"> rang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in future </w:t>
      </w:r>
      <w:proofErr w:type="spellStart"/>
      <w:r w:rsidR="00682644" w:rsidRPr="00682644">
        <w:rPr>
          <w:lang w:val="sl"/>
        </w:rPr>
        <w:t>studies</w:t>
      </w:r>
      <w:proofErr w:type="spellEnd"/>
      <w:r w:rsidR="00682644" w:rsidRPr="00682644">
        <w:rPr>
          <w:lang w:val="sl"/>
        </w:rPr>
        <w:t xml:space="preserve"> </w:t>
      </w:r>
      <w:proofErr w:type="spellStart"/>
      <w:r w:rsidR="00682644" w:rsidRPr="00682644">
        <w:rPr>
          <w:lang w:val="sl"/>
        </w:rPr>
        <w:t>could</w:t>
      </w:r>
      <w:proofErr w:type="spellEnd"/>
      <w:r w:rsidR="00682644">
        <w:rPr>
          <w:lang w:val="sl"/>
        </w:rPr>
        <w:t xml:space="preserve"> </w:t>
      </w:r>
      <w:proofErr w:type="spellStart"/>
      <w:r w:rsidR="00682644" w:rsidRPr="00682644">
        <w:rPr>
          <w:lang w:val="sl"/>
        </w:rPr>
        <w:t>offer</w:t>
      </w:r>
      <w:proofErr w:type="spellEnd"/>
      <w:r w:rsidR="00682644" w:rsidRPr="00682644">
        <w:rPr>
          <w:lang w:val="sl"/>
        </w:rPr>
        <w:t xml:space="preserve"> a more </w:t>
      </w:r>
      <w:proofErr w:type="spellStart"/>
      <w:r w:rsidR="00682644" w:rsidRPr="00682644">
        <w:rPr>
          <w:lang w:val="sl"/>
        </w:rPr>
        <w:t>comprehensive</w:t>
      </w:r>
      <w:proofErr w:type="spellEnd"/>
      <w:r w:rsidR="00682644" w:rsidRPr="00682644">
        <w:rPr>
          <w:lang w:val="sl"/>
        </w:rPr>
        <w:t xml:space="preserve"> </w:t>
      </w:r>
      <w:proofErr w:type="spellStart"/>
      <w:r w:rsidR="00682644" w:rsidRPr="00682644">
        <w:rPr>
          <w:lang w:val="sl"/>
        </w:rPr>
        <w:t>understanding</w:t>
      </w:r>
      <w:proofErr w:type="spellEnd"/>
      <w:r w:rsidR="00682644" w:rsidRPr="00682644">
        <w:rPr>
          <w:lang w:val="sl"/>
        </w:rPr>
        <w:t xml:space="preserv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the</w:t>
      </w:r>
      <w:proofErr w:type="spellEnd"/>
      <w:r w:rsidR="00682644" w:rsidRPr="00682644">
        <w:rPr>
          <w:lang w:val="sl"/>
        </w:rPr>
        <w:t xml:space="preserve"> </w:t>
      </w:r>
      <w:proofErr w:type="spellStart"/>
      <w:r w:rsidR="00682644" w:rsidRPr="00682644">
        <w:rPr>
          <w:lang w:val="sl"/>
        </w:rPr>
        <w:t>complex</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w:t>
      </w:r>
      <w:proofErr w:type="spellStart"/>
      <w:r w:rsidR="00682644" w:rsidRPr="00682644">
        <w:rPr>
          <w:lang w:val="sl"/>
        </w:rPr>
        <w:lastRenderedPageBreak/>
        <w:t>influencing</w:t>
      </w:r>
      <w:proofErr w:type="spellEnd"/>
      <w:r w:rsidR="00682644">
        <w:rPr>
          <w:lang w:val="sl"/>
        </w:rPr>
        <w:t xml:space="preserve"> </w:t>
      </w:r>
      <w:proofErr w:type="spellStart"/>
      <w:r w:rsidR="00682644">
        <w:rPr>
          <w:lang w:val="sl"/>
        </w:rPr>
        <w:t>student</w:t>
      </w:r>
      <w:proofErr w:type="spellEnd"/>
      <w:r w:rsidR="00682644">
        <w:rPr>
          <w:lang w:val="sl"/>
        </w:rPr>
        <w:t xml:space="preserve"> </w:t>
      </w:r>
      <w:proofErr w:type="spellStart"/>
      <w:r w:rsidR="00682644">
        <w:rPr>
          <w:lang w:val="sl"/>
        </w:rPr>
        <w:t>perception</w:t>
      </w:r>
      <w:proofErr w:type="spellEnd"/>
      <w:r w:rsidR="00682644">
        <w:rPr>
          <w:lang w:val="sl"/>
        </w:rPr>
        <w:t xml:space="preserve"> </w:t>
      </w:r>
      <w:proofErr w:type="spellStart"/>
      <w:r w:rsidR="00682644">
        <w:rPr>
          <w:lang w:val="sl"/>
        </w:rPr>
        <w:t>of</w:t>
      </w:r>
      <w:proofErr w:type="spellEnd"/>
      <w:r w:rsidR="00682644">
        <w:rPr>
          <w:lang w:val="sl"/>
        </w:rPr>
        <w:t xml:space="preserve"> tandem </w:t>
      </w:r>
      <w:proofErr w:type="spellStart"/>
      <w:r w:rsidR="00682644">
        <w:rPr>
          <w:lang w:val="sl"/>
        </w:rPr>
        <w:t>learning</w:t>
      </w:r>
      <w:proofErr w:type="spellEnd"/>
      <w:r w:rsidR="00413122">
        <w:rPr>
          <w:lang w:val="sl"/>
        </w:rPr>
        <w:t xml:space="preserve">. </w:t>
      </w:r>
      <w:r w:rsidR="00413122" w:rsidRPr="00413122">
        <w:t xml:space="preserve">Further research encompassing broader datasets and employing more intricate </w:t>
      </w:r>
      <w:proofErr w:type="spellStart"/>
      <w:r w:rsidR="00413122" w:rsidRPr="00413122">
        <w:t>modeling</w:t>
      </w:r>
      <w:proofErr w:type="spellEnd"/>
      <w:r w:rsidR="00413122" w:rsidRPr="00413122">
        <w:t xml:space="preserve"> techniques could address these limitations, enhancing the robustness and applicability of findings in the domain of group learning dynamics.</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397D9623" w14:textId="77777777" w:rsidR="006F169D" w:rsidRDefault="00812CAE" w:rsidP="006F169D">
      <w:pPr>
        <w:pStyle w:val="Bibliography"/>
      </w:pPr>
      <w:r>
        <w:fldChar w:fldCharType="begin"/>
      </w:r>
      <w:r w:rsidR="00525D4B">
        <w:instrText xml:space="preserve"> ADDIN ZOTERO_BIBL {"uncited":[],"omitted":[],"custom":[]} CSL_BIBLIOGRAPHY </w:instrText>
      </w:r>
      <w:r>
        <w:fldChar w:fldCharType="separate"/>
      </w:r>
      <w:r w:rsidR="006F169D">
        <w:t xml:space="preserve">Abana, E. C. (2019). A Decision Tree Approach for Predicting Student Grades in Research Project using Weka. </w:t>
      </w:r>
      <w:r w:rsidR="006F169D">
        <w:rPr>
          <w:i/>
          <w:iCs/>
        </w:rPr>
        <w:t>International Journal of Advanced Computer Science and Applications</w:t>
      </w:r>
      <w:r w:rsidR="006F169D">
        <w:t xml:space="preserve">, </w:t>
      </w:r>
      <w:r w:rsidR="006F169D">
        <w:rPr>
          <w:i/>
          <w:iCs/>
        </w:rPr>
        <w:t>10</w:t>
      </w:r>
      <w:r w:rsidR="006F169D">
        <w:t>(7). https://doi.org/10.14569/IJACSA.2019.0100739</w:t>
      </w:r>
    </w:p>
    <w:p w14:paraId="21F59EE0" w14:textId="77777777" w:rsidR="006F169D" w:rsidRDefault="006F169D" w:rsidP="006F169D">
      <w:pPr>
        <w:pStyle w:val="Bibliography"/>
      </w:pPr>
      <w:r>
        <w:t xml:space="preserve">Baradwaj, B. K., &amp; Pal, S. (2012). </w:t>
      </w:r>
      <w:r>
        <w:rPr>
          <w:i/>
          <w:iCs/>
        </w:rPr>
        <w:t>Mining Educational Data to Analyze Students’ Performance</w:t>
      </w:r>
      <w:r>
        <w:t xml:space="preserve"> (arXiv:1201.3417). arXiv. https://doi.org/10.48550/arXiv.1201.3417</w:t>
      </w:r>
    </w:p>
    <w:p w14:paraId="66DCA8E7" w14:textId="77777777" w:rsidR="006F169D" w:rsidRDefault="006F169D" w:rsidP="006F169D">
      <w:pPr>
        <w:pStyle w:val="Bibliography"/>
      </w:pPr>
      <w:r>
        <w:t xml:space="preserve">Batton, M. (2010). The effect of cooperative groups on math anxiety. </w:t>
      </w:r>
      <w:r>
        <w:rPr>
          <w:i/>
          <w:iCs/>
        </w:rPr>
        <w:t>Walden Dissertations and Doctoral Studies</w:t>
      </w:r>
      <w:r>
        <w:t>. https://scholarworks.waldenu.edu/dissertations/822</w:t>
      </w:r>
    </w:p>
    <w:p w14:paraId="3A48823B" w14:textId="77777777" w:rsidR="006F169D" w:rsidRDefault="006F169D" w:rsidP="006F169D">
      <w:pPr>
        <w:pStyle w:val="Bibliography"/>
      </w:pPr>
      <w:r>
        <w:t xml:space="preserve">Bhusal, A. (2021). </w:t>
      </w:r>
      <w:r>
        <w:rPr>
          <w:i/>
          <w:iCs/>
        </w:rPr>
        <w:t>Predicting Student’s Performance Through Data Mining</w:t>
      </w:r>
      <w:r>
        <w:t>. https://doi.org/10.48550/ARXIV.2112.01247</w:t>
      </w:r>
    </w:p>
    <w:p w14:paraId="0AB8E2E2" w14:textId="77777777" w:rsidR="006F169D" w:rsidRDefault="006F169D" w:rsidP="006F169D">
      <w:pPr>
        <w:pStyle w:val="Bibliography"/>
      </w:pPr>
      <w:r>
        <w:t xml:space="preserve">Blažič, M., Ivanuš-Grmek, M., Kramar, M., &amp; Strmčnik, F. (2003). </w:t>
      </w:r>
      <w:r>
        <w:rPr>
          <w:i/>
          <w:iCs/>
        </w:rPr>
        <w:t>Didaktika: Visokošolski učbenik</w:t>
      </w:r>
      <w:r>
        <w:t>. Visokošolsko središče, Inštitut za raziskovalno in razvojno delo.</w:t>
      </w:r>
    </w:p>
    <w:p w14:paraId="71E4BC95" w14:textId="77777777" w:rsidR="006F169D" w:rsidRDefault="006F169D" w:rsidP="006F169D">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6F23A114" w14:textId="77777777" w:rsidR="006F169D" w:rsidRDefault="006F169D" w:rsidP="006F169D">
      <w:pPr>
        <w:pStyle w:val="Bibliography"/>
      </w:pPr>
      <w:r>
        <w:t xml:space="preserve">Bregant, B. (2023). </w:t>
      </w:r>
      <w:r>
        <w:rPr>
          <w:i/>
          <w:iCs/>
        </w:rPr>
        <w:t>Tandem learning: Student dataset</w:t>
      </w:r>
      <w:r>
        <w:t xml:space="preserve"> (1.0) [dataset]. GitHub. https://github.com/borbregant/ai_tandem_learning</w:t>
      </w:r>
    </w:p>
    <w:p w14:paraId="44E76D55" w14:textId="77777777" w:rsidR="006F169D" w:rsidRDefault="006F169D" w:rsidP="006F169D">
      <w:pPr>
        <w:pStyle w:val="Bibliography"/>
      </w:pPr>
      <w:r>
        <w:t xml:space="preserve">Bregant, B., &amp; Doz, D. (2024). </w:t>
      </w:r>
      <w:r>
        <w:rPr>
          <w:i/>
          <w:iCs/>
        </w:rPr>
        <w:t>Korelacija matematične anksioznosti in matematične motivacije pri pouku matematike v gimnaziji</w:t>
      </w:r>
      <w:r>
        <w:t xml:space="preserve"> [Unpublished manuscript].</w:t>
      </w:r>
    </w:p>
    <w:p w14:paraId="7D5A3376" w14:textId="77777777" w:rsidR="006F169D" w:rsidRDefault="006F169D" w:rsidP="006F169D">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0875310E" w14:textId="77777777" w:rsidR="006F169D" w:rsidRDefault="006F169D" w:rsidP="006F169D">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12E78AE1" w14:textId="77777777" w:rsidR="006F169D" w:rsidRDefault="006F169D" w:rsidP="006F169D">
      <w:pPr>
        <w:pStyle w:val="Bibliography"/>
      </w:pPr>
      <w:r>
        <w:lastRenderedPageBreak/>
        <w:t xml:space="preserve">Coan, R. W. (1978). </w:t>
      </w:r>
      <w:r>
        <w:rPr>
          <w:i/>
          <w:iCs/>
        </w:rPr>
        <w:t>The Eighth Mental Measurements Yearbook</w:t>
      </w:r>
      <w:r>
        <w:t xml:space="preserve">, </w:t>
      </w:r>
      <w:r>
        <w:rPr>
          <w:i/>
          <w:iCs/>
        </w:rPr>
        <w:t>1</w:t>
      </w:r>
      <w:r>
        <w:t>, 970–975.</w:t>
      </w:r>
    </w:p>
    <w:p w14:paraId="57C79455" w14:textId="77777777" w:rsidR="006F169D" w:rsidRDefault="006F169D" w:rsidP="006F169D">
      <w:pPr>
        <w:pStyle w:val="Bibliography"/>
      </w:pPr>
      <w:r>
        <w:t xml:space="preserve">Cortez, P., &amp; Silva, A. (2008). </w:t>
      </w:r>
      <w:r>
        <w:rPr>
          <w:i/>
          <w:iCs/>
        </w:rPr>
        <w:t>Using data mining to predict secondary school student performance</w:t>
      </w:r>
      <w:r>
        <w:t>.</w:t>
      </w:r>
    </w:p>
    <w:p w14:paraId="1E925C5E" w14:textId="77777777" w:rsidR="006F169D" w:rsidRDefault="006F169D" w:rsidP="006F169D">
      <w:pPr>
        <w:pStyle w:val="Bibliography"/>
      </w:pPr>
      <w:r>
        <w:t xml:space="preserve">DeVito, A. J. (1985). </w:t>
      </w:r>
      <w:r>
        <w:rPr>
          <w:i/>
          <w:iCs/>
        </w:rPr>
        <w:t>Review of the Myers-Briggs Type Indicator</w:t>
      </w:r>
      <w:r>
        <w:t xml:space="preserve">. </w:t>
      </w:r>
      <w:r>
        <w:rPr>
          <w:i/>
          <w:iCs/>
        </w:rPr>
        <w:t>1</w:t>
      </w:r>
      <w:r>
        <w:t>, 1030–1032.</w:t>
      </w:r>
    </w:p>
    <w:p w14:paraId="6FEE53AB" w14:textId="77777777" w:rsidR="006F169D" w:rsidRDefault="006F169D" w:rsidP="006F169D">
      <w:pPr>
        <w:pStyle w:val="Bibliography"/>
      </w:pPr>
      <w:r>
        <w:t xml:space="preserve">Druckman, D., &amp; Bjork, R. A. (1991). </w:t>
      </w:r>
      <w:r>
        <w:rPr>
          <w:i/>
          <w:iCs/>
        </w:rPr>
        <w:t>In the Mind’s Eye: Enhancing Human Performance</w:t>
      </w:r>
      <w:r>
        <w:t xml:space="preserve"> (p. 1580). National Academies Press. https://doi.org/10.17226/1580</w:t>
      </w:r>
    </w:p>
    <w:p w14:paraId="250CB8F0" w14:textId="77777777" w:rsidR="006F169D" w:rsidRDefault="006F169D" w:rsidP="006F169D">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741FA5BA" w14:textId="77777777" w:rsidR="006F169D" w:rsidRDefault="006F169D" w:rsidP="006F169D">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7D25C8E7" w14:textId="77777777" w:rsidR="006F169D" w:rsidRDefault="006F169D" w:rsidP="006F169D">
      <w:pPr>
        <w:pStyle w:val="Bibliography"/>
      </w:pPr>
      <w:r>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2D993B55" w14:textId="77777777" w:rsidR="006F169D" w:rsidRDefault="006F169D" w:rsidP="006F169D">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6A85F7A1" w14:textId="77777777" w:rsidR="006F169D" w:rsidRDefault="006F169D" w:rsidP="006F169D">
      <w:pPr>
        <w:pStyle w:val="Bibliography"/>
      </w:pPr>
      <w:r>
        <w:t xml:space="preserve">Holmes, W., Bialik, M., &amp; Fadel, C. (2019). </w:t>
      </w:r>
      <w:r>
        <w:rPr>
          <w:i/>
          <w:iCs/>
        </w:rPr>
        <w:t>Artificial Intelligence in Education. Promise and Implications for Teaching and Learning.</w:t>
      </w:r>
    </w:p>
    <w:p w14:paraId="3079CDD5" w14:textId="77777777" w:rsidR="006F169D" w:rsidRDefault="006F169D" w:rsidP="006F169D">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4BDA1EE6" w14:textId="77777777" w:rsidR="006F169D" w:rsidRDefault="006F169D" w:rsidP="006F169D">
      <w:pPr>
        <w:pStyle w:val="Bibliography"/>
      </w:pPr>
      <w:r>
        <w:lastRenderedPageBreak/>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09E03214" w14:textId="77777777" w:rsidR="006F169D" w:rsidRDefault="006F169D" w:rsidP="006F169D">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78EDD88B" w14:textId="77777777" w:rsidR="006F169D" w:rsidRDefault="006F169D" w:rsidP="006F169D">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57993DF0" w14:textId="77777777" w:rsidR="006F169D" w:rsidRDefault="006F169D" w:rsidP="006F169D">
      <w:pPr>
        <w:pStyle w:val="Bibliography"/>
      </w:pPr>
      <w:r>
        <w:t xml:space="preserve">Johnson, D. W., &amp; Johnson, R. T. (2011). </w:t>
      </w:r>
      <w:r>
        <w:rPr>
          <w:i/>
          <w:iCs/>
        </w:rPr>
        <w:t>Learning together and alone: Cooperative, competitive, and individualistic learning</w:t>
      </w:r>
      <w:r>
        <w:t xml:space="preserve"> (5. ed. [Repr.]). Allyn and Bacon.</w:t>
      </w:r>
    </w:p>
    <w:p w14:paraId="2CE9FA54" w14:textId="77777777" w:rsidR="006F169D" w:rsidRDefault="006F169D" w:rsidP="006F169D">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27352FB3" w14:textId="77777777" w:rsidR="006F169D" w:rsidRDefault="006F169D" w:rsidP="006F169D">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3E73AEEF" w14:textId="77777777" w:rsidR="006F169D" w:rsidRDefault="006F169D" w:rsidP="006F169D">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770AD68B" w14:textId="77777777" w:rsidR="006F169D" w:rsidRDefault="006F169D" w:rsidP="006F169D">
      <w:pPr>
        <w:pStyle w:val="Bibliography"/>
      </w:pPr>
      <w:r>
        <w:t xml:space="preserve">Kubale, V. (2015). </w:t>
      </w:r>
      <w:r>
        <w:rPr>
          <w:i/>
          <w:iCs/>
        </w:rPr>
        <w:t>Skupinska učna oblika</w:t>
      </w:r>
      <w:r>
        <w:t xml:space="preserve"> (2. dopolnjena izd). Samozal. V. Kubale ; Piko’s Printshop.</w:t>
      </w:r>
    </w:p>
    <w:p w14:paraId="75D59CE3" w14:textId="77777777" w:rsidR="006F169D" w:rsidRDefault="006F169D" w:rsidP="006F169D">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1EF09D30" w14:textId="77777777" w:rsidR="006F169D" w:rsidRDefault="006F169D" w:rsidP="006F169D">
      <w:pPr>
        <w:pStyle w:val="Bibliography"/>
      </w:pPr>
      <w:r>
        <w:t xml:space="preserve">Minaei-Bidgoli, B., Kashy, D. A., Kortemeyer, G., &amp; Punch, W. F. (2003). Predicting student performance: An application of data mining methods with an educational web-based system. </w:t>
      </w:r>
      <w:r>
        <w:rPr>
          <w:i/>
          <w:iCs/>
        </w:rPr>
        <w:t xml:space="preserve">33rd Annual </w:t>
      </w:r>
      <w:r>
        <w:rPr>
          <w:i/>
          <w:iCs/>
        </w:rPr>
        <w:lastRenderedPageBreak/>
        <w:t>Frontiers in Education, 2003. FIE 2003.</w:t>
      </w:r>
      <w:r>
        <w:t xml:space="preserve">, </w:t>
      </w:r>
      <w:r>
        <w:rPr>
          <w:i/>
          <w:iCs/>
        </w:rPr>
        <w:t>1</w:t>
      </w:r>
      <w:r>
        <w:t>, T2A_13-T2A_18. https://doi.org/10.1109/FIE.2003.1263284</w:t>
      </w:r>
    </w:p>
    <w:p w14:paraId="0FCB037F" w14:textId="77777777" w:rsidR="006F169D" w:rsidRDefault="006F169D" w:rsidP="006F169D">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7A51D66E" w14:textId="77777777" w:rsidR="006F169D" w:rsidRDefault="006F169D" w:rsidP="006F169D">
      <w:pPr>
        <w:pStyle w:val="Bibliography"/>
      </w:pPr>
      <w:r>
        <w:t xml:space="preserve">Moreno-Guerrero, A.-J., Jurado De Los Santos, P., Pertegal-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309C3C1D" w14:textId="77777777" w:rsidR="006F169D" w:rsidRDefault="006F169D" w:rsidP="006F169D">
      <w:pPr>
        <w:pStyle w:val="Bibliography"/>
      </w:pPr>
      <w:r>
        <w:rPr>
          <w:i/>
          <w:iCs/>
        </w:rPr>
        <w:t>Myers-Briggs/Jung Test: Open Extended Jungian Type Scales</w:t>
      </w:r>
      <w:r>
        <w:t>. (n.d.). Retrieved 21 October 2023, from https://openpsychometrics.org/tests/OEJTS/</w:t>
      </w:r>
    </w:p>
    <w:p w14:paraId="74BAEBA4" w14:textId="77777777" w:rsidR="006F169D" w:rsidRDefault="006F169D" w:rsidP="006F169D">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41EEDAE1" w14:textId="77777777" w:rsidR="006F169D" w:rsidRDefault="006F169D" w:rsidP="006F169D">
      <w:pPr>
        <w:pStyle w:val="Bibliography"/>
      </w:pPr>
      <w:r>
        <w:t xml:space="preserve">Peklaj, C. (2001). </w:t>
      </w:r>
      <w:r>
        <w:rPr>
          <w:i/>
          <w:iCs/>
        </w:rPr>
        <w:t>Sodelovalno učenje ali Kdaj več glav več ve</w:t>
      </w:r>
      <w:r>
        <w:t xml:space="preserve"> (1. izd., 1. natis). DZS.</w:t>
      </w:r>
    </w:p>
    <w:p w14:paraId="034FBD96" w14:textId="77777777" w:rsidR="006F169D" w:rsidRDefault="006F169D" w:rsidP="006F169D">
      <w:pPr>
        <w:pStyle w:val="Bibliography"/>
      </w:pPr>
      <w:r>
        <w:rPr>
          <w:i/>
          <w:iCs/>
        </w:rPr>
        <w:t>PsyToolkit</w:t>
      </w:r>
      <w:r>
        <w:t>. (n.d.). Retrieved 4 November 2023, from https://www.psytoolkit.org/index.html</w:t>
      </w:r>
    </w:p>
    <w:p w14:paraId="2528E0C9" w14:textId="77777777" w:rsidR="006F169D" w:rsidRDefault="006F169D" w:rsidP="006F169D">
      <w:pPr>
        <w:pStyle w:val="Bibliography"/>
      </w:pPr>
      <w:r>
        <w:t xml:space="preserve">Puklek, M. (2001). Skupinsko delo: Kako ga oceniti? </w:t>
      </w:r>
      <w:r>
        <w:rPr>
          <w:i/>
          <w:iCs/>
        </w:rPr>
        <w:t>Didakta</w:t>
      </w:r>
      <w:r>
        <w:t xml:space="preserve">, </w:t>
      </w:r>
      <w:r>
        <w:rPr>
          <w:i/>
          <w:iCs/>
        </w:rPr>
        <w:t>11</w:t>
      </w:r>
      <w:r>
        <w:t>(60/61), 47–51.</w:t>
      </w:r>
    </w:p>
    <w:p w14:paraId="2C4448D4" w14:textId="77777777" w:rsidR="006F169D" w:rsidRDefault="006F169D" w:rsidP="006F169D">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52AAB446" w14:textId="77777777" w:rsidR="006F169D" w:rsidRDefault="006F169D" w:rsidP="006F169D">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79D2B14D" w14:textId="77777777" w:rsidR="006F169D" w:rsidRDefault="006F169D" w:rsidP="006F169D">
      <w:pPr>
        <w:pStyle w:val="Bibliography"/>
      </w:pPr>
      <w:r>
        <w:lastRenderedPageBreak/>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22E8C8F1" w14:textId="77777777" w:rsidR="006F169D" w:rsidRDefault="006F169D" w:rsidP="006F169D">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577183AA" w14:textId="77777777" w:rsidR="006F169D" w:rsidRDefault="006F169D" w:rsidP="006F169D">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38D500DA" w14:textId="77777777" w:rsidR="006F169D" w:rsidRDefault="006F169D" w:rsidP="006F169D">
      <w:pPr>
        <w:pStyle w:val="Bibliography"/>
      </w:pPr>
      <w:r>
        <w:t xml:space="preserve">Roschelle, J., Rafanan, K., Bhanot, R., Estrella, G., Penuel, B., Nussbaum, M., &amp; Claro, S. (2010). Scaffolding group explanation and feedback with handheld technology: Impact on students’ mathematics learning. </w:t>
      </w:r>
      <w:r>
        <w:rPr>
          <w:i/>
          <w:iCs/>
        </w:rPr>
        <w:t>Educational Technology Research and Development</w:t>
      </w:r>
      <w:r>
        <w:t xml:space="preserve">, </w:t>
      </w:r>
      <w:r>
        <w:rPr>
          <w:i/>
          <w:iCs/>
        </w:rPr>
        <w:t>58</w:t>
      </w:r>
      <w:r>
        <w:t>(4), 399–419. https://doi.org/10.1007/s11423-009-9142-9</w:t>
      </w:r>
    </w:p>
    <w:p w14:paraId="5E8E7AD8" w14:textId="77777777" w:rsidR="006F169D" w:rsidRDefault="006F169D" w:rsidP="006F169D">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1B0B8D88" w14:textId="77777777" w:rsidR="006F169D" w:rsidRDefault="006F169D" w:rsidP="006F169D">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254164D0" w14:textId="77777777" w:rsidR="006F169D" w:rsidRDefault="006F169D" w:rsidP="006F169D">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58C54133" w14:textId="77777777" w:rsidR="006F169D" w:rsidRDefault="006F169D" w:rsidP="006F169D">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22631FDD" w14:textId="77777777" w:rsidR="006F169D" w:rsidRDefault="006F169D" w:rsidP="006F169D">
      <w:pPr>
        <w:pStyle w:val="Bibliography"/>
      </w:pPr>
      <w:r>
        <w:t xml:space="preserve">Smith, A. B., &amp; Irey, R. K. (1974). </w:t>
      </w:r>
      <w:r>
        <w:rPr>
          <w:i/>
          <w:iCs/>
        </w:rPr>
        <w:t>Personality Variables and the Improvement of College Teaching</w:t>
      </w:r>
      <w:r>
        <w:t>. https://eric.ed.gov/?id=ED096313</w:t>
      </w:r>
    </w:p>
    <w:p w14:paraId="4FCA2F0F" w14:textId="77777777" w:rsidR="006F169D" w:rsidRDefault="006F169D" w:rsidP="006F169D">
      <w:pPr>
        <w:pStyle w:val="Bibliography"/>
      </w:pPr>
      <w:r>
        <w:lastRenderedPageBreak/>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1A7C411F" w14:textId="77777777" w:rsidR="006F169D" w:rsidRDefault="006F169D" w:rsidP="006F169D">
      <w:pPr>
        <w:pStyle w:val="Bibliography"/>
      </w:pPr>
      <w:r>
        <w:t xml:space="preserve">Tomić, A. (2002). </w:t>
      </w:r>
      <w:r>
        <w:rPr>
          <w:i/>
          <w:iCs/>
        </w:rPr>
        <w:t>Spremljanje pouka</w:t>
      </w:r>
      <w:r>
        <w:t xml:space="preserve"> (1. natis). Zavod Republike Slovenije za šolstvo.</w:t>
      </w:r>
    </w:p>
    <w:p w14:paraId="2BDB009B" w14:textId="77777777" w:rsidR="006F169D" w:rsidRDefault="006F169D" w:rsidP="006F169D">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0BB2F295" w14:textId="77777777" w:rsidR="006F169D" w:rsidRDefault="006F169D" w:rsidP="006F169D">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6B11016A" w14:textId="77777777" w:rsidR="006F169D" w:rsidRDefault="006F169D" w:rsidP="006F169D">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06701DB2" w14:textId="77777777" w:rsidR="006F169D" w:rsidRDefault="006F169D" w:rsidP="006F169D">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162FF595" w14:textId="77777777" w:rsidR="006F169D" w:rsidRDefault="006F169D" w:rsidP="006F169D">
      <w:pPr>
        <w:pStyle w:val="Bibliography"/>
      </w:pPr>
      <w:r>
        <w:t xml:space="preserve">Wickham, H. (2014). Tidy Data. </w:t>
      </w:r>
      <w:r>
        <w:rPr>
          <w:i/>
          <w:iCs/>
        </w:rPr>
        <w:t>Journal of Statistical Software</w:t>
      </w:r>
      <w:r>
        <w:t xml:space="preserve">, </w:t>
      </w:r>
      <w:r>
        <w:rPr>
          <w:i/>
          <w:iCs/>
        </w:rPr>
        <w:t>59</w:t>
      </w:r>
      <w:r>
        <w:t>, 1–23. https://doi.org/10.18637/jss.v059.i10</w:t>
      </w:r>
    </w:p>
    <w:p w14:paraId="48ED0648" w14:textId="77777777" w:rsidR="006F169D" w:rsidRDefault="006F169D" w:rsidP="006F169D">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4816D7FD" w14:textId="77777777" w:rsidR="006F169D" w:rsidRDefault="006F169D" w:rsidP="006F169D">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567860F9" w14:textId="23B49DCE" w:rsidR="00227550" w:rsidRPr="00423309" w:rsidRDefault="00812CAE" w:rsidP="00227550">
      <w:r>
        <w:fldChar w:fldCharType="end"/>
      </w:r>
    </w:p>
    <w:p w14:paraId="0ED0FCE0" w14:textId="741AAC72" w:rsidR="00423309" w:rsidRDefault="00682ABA" w:rsidP="00E9738D">
      <w:pPr>
        <w:pStyle w:val="Heading1"/>
      </w:pPr>
      <w:r>
        <w:lastRenderedPageBreak/>
        <w:t>Appendices</w:t>
      </w:r>
    </w:p>
    <w:p w14:paraId="5AB84DF2" w14:textId="77777777" w:rsidR="00E9738D" w:rsidRDefault="00E9738D" w:rsidP="00E9738D">
      <w:pPr>
        <w:rPr>
          <w:lang w:val="sl-SI"/>
        </w:rPr>
      </w:pPr>
    </w:p>
    <w:p w14:paraId="3703308A" w14:textId="47313F65" w:rsidR="00682ABA" w:rsidRDefault="00682ABA" w:rsidP="00682ABA">
      <w:pPr>
        <w:pStyle w:val="Heading2"/>
      </w:pPr>
      <w:r>
        <w:t>Appendix A: Questionnaire</w:t>
      </w:r>
    </w:p>
    <w:p w14:paraId="0C396D33" w14:textId="77777777" w:rsidR="00AE4FF6" w:rsidRDefault="00AE4FF6" w:rsidP="00AE4FF6"/>
    <w:tbl>
      <w:tblPr>
        <w:tblStyle w:val="TableGrid"/>
        <w:tblW w:w="0" w:type="auto"/>
        <w:tblLook w:val="04A0" w:firstRow="1" w:lastRow="0" w:firstColumn="1" w:lastColumn="0" w:noHBand="0" w:noVBand="1"/>
      </w:tblPr>
      <w:tblGrid>
        <w:gridCol w:w="2122"/>
        <w:gridCol w:w="440"/>
        <w:gridCol w:w="5953"/>
      </w:tblGrid>
      <w:tr w:rsidR="002800DC" w14:paraId="2E7DC3E5" w14:textId="77777777" w:rsidTr="002800DC">
        <w:tc>
          <w:tcPr>
            <w:tcW w:w="2122" w:type="dxa"/>
          </w:tcPr>
          <w:p w14:paraId="3029D4C2" w14:textId="77777777" w:rsidR="002800DC" w:rsidRDefault="002800DC" w:rsidP="00AE4FF6">
            <w:r>
              <w:t>Target variable</w:t>
            </w:r>
          </w:p>
          <w:p w14:paraId="54A53263" w14:textId="6D621D0B" w:rsidR="002800DC" w:rsidRDefault="002800DC" w:rsidP="00AE4FF6">
            <w:r>
              <w:t>(Likert scale 1 - 3)</w:t>
            </w:r>
          </w:p>
        </w:tc>
        <w:tc>
          <w:tcPr>
            <w:tcW w:w="425" w:type="dxa"/>
          </w:tcPr>
          <w:p w14:paraId="608AD2C2" w14:textId="2503FE62" w:rsidR="002800DC" w:rsidRDefault="002800DC" w:rsidP="00AE4FF6">
            <w:r>
              <w:t>1</w:t>
            </w:r>
          </w:p>
        </w:tc>
        <w:tc>
          <w:tcPr>
            <w:tcW w:w="5953" w:type="dxa"/>
          </w:tcPr>
          <w:p w14:paraId="57614952" w14:textId="73BDDF10" w:rsidR="002800DC" w:rsidRDefault="002800DC" w:rsidP="00AE4FF6">
            <w:r>
              <w:t>Did you find the method (tandem learning) overall successive? Take into account both perspectives of improving math skills as well as school work diversification.</w:t>
            </w:r>
          </w:p>
        </w:tc>
      </w:tr>
      <w:tr w:rsidR="002800DC" w14:paraId="08C11ED9" w14:textId="77777777" w:rsidTr="002800DC">
        <w:tc>
          <w:tcPr>
            <w:tcW w:w="2122" w:type="dxa"/>
            <w:vMerge w:val="restart"/>
          </w:tcPr>
          <w:p w14:paraId="5791FFDF" w14:textId="77777777" w:rsidR="002800DC" w:rsidRDefault="002800DC" w:rsidP="00AE4FF6">
            <w:r>
              <w:t>Mathematical motivation test</w:t>
            </w:r>
          </w:p>
          <w:p w14:paraId="0E4F36DE" w14:textId="77777777" w:rsidR="002800DC" w:rsidRDefault="002800DC" w:rsidP="00AE4FF6">
            <w:r>
              <w:t>(Likert scale 1 - 5)</w:t>
            </w:r>
          </w:p>
          <w:p w14:paraId="29D0F991" w14:textId="7C80490B" w:rsidR="002800DC" w:rsidRDefault="002800DC" w:rsidP="00AE4FF6">
            <w:r>
              <w:t xml:space="preserve">((R) means </w:t>
            </w:r>
            <w:proofErr w:type="spellStart"/>
            <w:r>
              <w:t>reversily</w:t>
            </w:r>
            <w:proofErr w:type="spellEnd"/>
            <w:r>
              <w:t xml:space="preserve"> scored)</w:t>
            </w:r>
          </w:p>
        </w:tc>
        <w:tc>
          <w:tcPr>
            <w:tcW w:w="425" w:type="dxa"/>
          </w:tcPr>
          <w:p w14:paraId="5102ED31" w14:textId="2542C0FB" w:rsidR="002800DC" w:rsidRDefault="002800DC" w:rsidP="00AE4FF6">
            <w:r>
              <w:t>2</w:t>
            </w:r>
          </w:p>
        </w:tc>
        <w:tc>
          <w:tcPr>
            <w:tcW w:w="5953" w:type="dxa"/>
          </w:tcPr>
          <w:p w14:paraId="139A9BD8" w14:textId="47176B2B" w:rsidR="002800DC" w:rsidRDefault="002800DC" w:rsidP="00AE4FF6">
            <w:r w:rsidRPr="00AE4FF6">
              <w:t>I plan to take as much mathematics as I can during my education</w:t>
            </w:r>
            <w:r>
              <w:t>.</w:t>
            </w:r>
          </w:p>
        </w:tc>
      </w:tr>
      <w:tr w:rsidR="002800DC" w14:paraId="751C8BB1" w14:textId="77777777" w:rsidTr="002800DC">
        <w:tc>
          <w:tcPr>
            <w:tcW w:w="2122" w:type="dxa"/>
            <w:vMerge/>
          </w:tcPr>
          <w:p w14:paraId="73C91E9B" w14:textId="77777777" w:rsidR="002800DC" w:rsidRDefault="002800DC" w:rsidP="00AE4FF6"/>
        </w:tc>
        <w:tc>
          <w:tcPr>
            <w:tcW w:w="425" w:type="dxa"/>
          </w:tcPr>
          <w:p w14:paraId="05A80DDC" w14:textId="0CF22CB0" w:rsidR="002800DC" w:rsidRDefault="002800DC" w:rsidP="00AE4FF6">
            <w:r>
              <w:t>3</w:t>
            </w:r>
          </w:p>
        </w:tc>
        <w:tc>
          <w:tcPr>
            <w:tcW w:w="5953" w:type="dxa"/>
          </w:tcPr>
          <w:p w14:paraId="5B1F3C1B" w14:textId="3A731E4F" w:rsidR="002800DC" w:rsidRDefault="002800DC" w:rsidP="00AE4FF6">
            <w:r w:rsidRPr="00AE4FF6">
              <w:t>I would like to avoid using mathematics in college</w:t>
            </w:r>
            <w:r>
              <w:t xml:space="preserve"> (R)</w:t>
            </w:r>
          </w:p>
        </w:tc>
      </w:tr>
      <w:tr w:rsidR="002800DC" w14:paraId="639BAE48" w14:textId="77777777" w:rsidTr="002800DC">
        <w:tc>
          <w:tcPr>
            <w:tcW w:w="2122" w:type="dxa"/>
            <w:vMerge/>
          </w:tcPr>
          <w:p w14:paraId="63280773" w14:textId="77777777" w:rsidR="002800DC" w:rsidRDefault="002800DC" w:rsidP="00AE4FF6"/>
        </w:tc>
        <w:tc>
          <w:tcPr>
            <w:tcW w:w="425" w:type="dxa"/>
          </w:tcPr>
          <w:p w14:paraId="11B2B440" w14:textId="41A904B3" w:rsidR="002800DC" w:rsidRDefault="002800DC" w:rsidP="00AE4FF6">
            <w:r>
              <w:t>4</w:t>
            </w:r>
          </w:p>
        </w:tc>
        <w:tc>
          <w:tcPr>
            <w:tcW w:w="5953" w:type="dxa"/>
          </w:tcPr>
          <w:p w14:paraId="55D8E845" w14:textId="19A615A3" w:rsidR="002800DC" w:rsidRDefault="002800DC" w:rsidP="00AE4FF6">
            <w:r w:rsidRPr="00325AD8">
              <w:t>The challenge of math appeals to me</w:t>
            </w:r>
          </w:p>
        </w:tc>
      </w:tr>
      <w:tr w:rsidR="002800DC" w14:paraId="5A17C024" w14:textId="77777777" w:rsidTr="002800DC">
        <w:tc>
          <w:tcPr>
            <w:tcW w:w="2122" w:type="dxa"/>
            <w:vMerge/>
          </w:tcPr>
          <w:p w14:paraId="6679E3CF" w14:textId="77777777" w:rsidR="002800DC" w:rsidRDefault="002800DC" w:rsidP="00AE4FF6"/>
        </w:tc>
        <w:tc>
          <w:tcPr>
            <w:tcW w:w="425" w:type="dxa"/>
          </w:tcPr>
          <w:p w14:paraId="6D256C5D" w14:textId="6F35123C" w:rsidR="002800DC" w:rsidRDefault="002800DC" w:rsidP="00AE4FF6">
            <w:r>
              <w:t>5</w:t>
            </w:r>
          </w:p>
        </w:tc>
        <w:tc>
          <w:tcPr>
            <w:tcW w:w="5953" w:type="dxa"/>
          </w:tcPr>
          <w:p w14:paraId="0979E99E" w14:textId="1B9F4835" w:rsidR="002800DC" w:rsidRDefault="002800DC" w:rsidP="00AE4FF6">
            <w:r w:rsidRPr="00325AD8">
              <w:t>I think studying advanced mathematics is useful</w:t>
            </w:r>
          </w:p>
        </w:tc>
      </w:tr>
      <w:tr w:rsidR="002800DC" w14:paraId="78F1B88F" w14:textId="77777777" w:rsidTr="002800DC">
        <w:tc>
          <w:tcPr>
            <w:tcW w:w="2122" w:type="dxa"/>
            <w:vMerge/>
          </w:tcPr>
          <w:p w14:paraId="1A6AD97A" w14:textId="77777777" w:rsidR="002800DC" w:rsidRDefault="002800DC" w:rsidP="00AE4FF6"/>
        </w:tc>
        <w:tc>
          <w:tcPr>
            <w:tcW w:w="425" w:type="dxa"/>
          </w:tcPr>
          <w:p w14:paraId="1025E5DB" w14:textId="62098B25" w:rsidR="002800DC" w:rsidRDefault="002800DC" w:rsidP="00AE4FF6">
            <w:r>
              <w:t>6</w:t>
            </w:r>
          </w:p>
        </w:tc>
        <w:tc>
          <w:tcPr>
            <w:tcW w:w="5953" w:type="dxa"/>
          </w:tcPr>
          <w:p w14:paraId="18EFAF71" w14:textId="6426E58D" w:rsidR="002800DC" w:rsidRDefault="002800DC" w:rsidP="00AE4FF6">
            <w:r w:rsidRPr="00325AD8">
              <w:t>I am comfortable expressing my own ideas on how to look for solutions to a difficult problem in math</w:t>
            </w:r>
          </w:p>
        </w:tc>
      </w:tr>
      <w:tr w:rsidR="002800DC" w14:paraId="37431574" w14:textId="77777777" w:rsidTr="002800DC">
        <w:tc>
          <w:tcPr>
            <w:tcW w:w="2122" w:type="dxa"/>
            <w:vMerge/>
          </w:tcPr>
          <w:p w14:paraId="5EDB1F42" w14:textId="77777777" w:rsidR="002800DC" w:rsidRDefault="002800DC" w:rsidP="00AE4FF6"/>
        </w:tc>
        <w:tc>
          <w:tcPr>
            <w:tcW w:w="425" w:type="dxa"/>
          </w:tcPr>
          <w:p w14:paraId="174AFFFF" w14:textId="232BF451" w:rsidR="002800DC" w:rsidRDefault="002800DC" w:rsidP="00AE4FF6">
            <w:r>
              <w:t>7</w:t>
            </w:r>
          </w:p>
        </w:tc>
        <w:tc>
          <w:tcPr>
            <w:tcW w:w="5953" w:type="dxa"/>
          </w:tcPr>
          <w:p w14:paraId="334B8505" w14:textId="6924700F" w:rsidR="002800DC" w:rsidRDefault="002800DC" w:rsidP="00AE4FF6">
            <w:r w:rsidRPr="00325AD8">
              <w:t>I really like mathematics</w:t>
            </w:r>
          </w:p>
        </w:tc>
      </w:tr>
      <w:tr w:rsidR="002800DC" w14:paraId="24912494" w14:textId="77777777" w:rsidTr="002800DC">
        <w:tc>
          <w:tcPr>
            <w:tcW w:w="2122" w:type="dxa"/>
            <w:vMerge/>
          </w:tcPr>
          <w:p w14:paraId="5B811513" w14:textId="77777777" w:rsidR="002800DC" w:rsidRDefault="002800DC" w:rsidP="00AE4FF6"/>
        </w:tc>
        <w:tc>
          <w:tcPr>
            <w:tcW w:w="425" w:type="dxa"/>
          </w:tcPr>
          <w:p w14:paraId="02126B20" w14:textId="68489426" w:rsidR="002800DC" w:rsidRDefault="002800DC" w:rsidP="00AE4FF6">
            <w:r>
              <w:t>8</w:t>
            </w:r>
          </w:p>
        </w:tc>
        <w:tc>
          <w:tcPr>
            <w:tcW w:w="5953" w:type="dxa"/>
          </w:tcPr>
          <w:p w14:paraId="17A44959" w14:textId="0ED58710" w:rsidR="002800DC" w:rsidRDefault="002800DC" w:rsidP="00AE4FF6">
            <w:r w:rsidRPr="00325AD8">
              <w:t>Mathematics is dull and boring</w:t>
            </w:r>
            <w:r>
              <w:t xml:space="preserve"> (R)</w:t>
            </w:r>
          </w:p>
        </w:tc>
      </w:tr>
      <w:tr w:rsidR="002800DC" w14:paraId="1BF4C031" w14:textId="77777777" w:rsidTr="002800DC">
        <w:tc>
          <w:tcPr>
            <w:tcW w:w="2122" w:type="dxa"/>
            <w:vMerge w:val="restart"/>
          </w:tcPr>
          <w:p w14:paraId="56837AF0" w14:textId="77777777" w:rsidR="002800DC" w:rsidRDefault="002800DC" w:rsidP="00325AD8">
            <w:r>
              <w:t>Mathematical anxiety test</w:t>
            </w:r>
          </w:p>
          <w:p w14:paraId="3A63F1E9" w14:textId="77777777" w:rsidR="002800DC" w:rsidRDefault="002800DC" w:rsidP="00325AD8">
            <w:r>
              <w:t>(H</w:t>
            </w:r>
            <w:r w:rsidRPr="00325AD8">
              <w:t>ow anxious you would feel during the event specified</w:t>
            </w:r>
            <w:r>
              <w:t>)</w:t>
            </w:r>
          </w:p>
          <w:p w14:paraId="22325C84" w14:textId="68E39E97" w:rsidR="002800DC" w:rsidRDefault="002800DC" w:rsidP="00325AD8">
            <w:r>
              <w:t>(Likert scale 1 - 5)</w:t>
            </w:r>
          </w:p>
        </w:tc>
        <w:tc>
          <w:tcPr>
            <w:tcW w:w="425" w:type="dxa"/>
          </w:tcPr>
          <w:p w14:paraId="011407BB" w14:textId="093861BC" w:rsidR="002800DC" w:rsidRDefault="002800DC" w:rsidP="00325AD8">
            <w:r>
              <w:t>9</w:t>
            </w:r>
          </w:p>
        </w:tc>
        <w:tc>
          <w:tcPr>
            <w:tcW w:w="5953" w:type="dxa"/>
          </w:tcPr>
          <w:p w14:paraId="787937E5" w14:textId="4E62AB25" w:rsidR="002800DC" w:rsidRPr="00325AD8" w:rsidRDefault="002800DC" w:rsidP="00325AD8">
            <w:r w:rsidRPr="002800DC">
              <w:t>Having to use the tables in the back of a mathematics book</w:t>
            </w:r>
          </w:p>
        </w:tc>
      </w:tr>
      <w:tr w:rsidR="002800DC" w14:paraId="5D33532B" w14:textId="77777777" w:rsidTr="002800DC">
        <w:tc>
          <w:tcPr>
            <w:tcW w:w="2122" w:type="dxa"/>
            <w:vMerge/>
          </w:tcPr>
          <w:p w14:paraId="41A99B94" w14:textId="77777777" w:rsidR="002800DC" w:rsidRDefault="002800DC" w:rsidP="00325AD8"/>
        </w:tc>
        <w:tc>
          <w:tcPr>
            <w:tcW w:w="425" w:type="dxa"/>
          </w:tcPr>
          <w:p w14:paraId="22C24A3E" w14:textId="530A24B7" w:rsidR="002800DC" w:rsidRDefault="002800DC" w:rsidP="00325AD8">
            <w:r>
              <w:t>10</w:t>
            </w:r>
          </w:p>
        </w:tc>
        <w:tc>
          <w:tcPr>
            <w:tcW w:w="5953" w:type="dxa"/>
          </w:tcPr>
          <w:p w14:paraId="12A6FF53" w14:textId="3A4C9AE9" w:rsidR="002800DC" w:rsidRPr="00325AD8" w:rsidRDefault="002800DC" w:rsidP="00325AD8">
            <w:r w:rsidRPr="002800DC">
              <w:t>Thinking about an upcoming mathematics test one day before</w:t>
            </w:r>
          </w:p>
        </w:tc>
      </w:tr>
      <w:tr w:rsidR="002800DC" w14:paraId="18187415" w14:textId="77777777" w:rsidTr="002800DC">
        <w:tc>
          <w:tcPr>
            <w:tcW w:w="2122" w:type="dxa"/>
            <w:vMerge/>
          </w:tcPr>
          <w:p w14:paraId="6D6D7488" w14:textId="77777777" w:rsidR="002800DC" w:rsidRDefault="002800DC" w:rsidP="00325AD8"/>
        </w:tc>
        <w:tc>
          <w:tcPr>
            <w:tcW w:w="425" w:type="dxa"/>
          </w:tcPr>
          <w:p w14:paraId="1B1C68FD" w14:textId="472F5BE5" w:rsidR="002800DC" w:rsidRDefault="002800DC" w:rsidP="00325AD8">
            <w:r>
              <w:t>11</w:t>
            </w:r>
          </w:p>
        </w:tc>
        <w:tc>
          <w:tcPr>
            <w:tcW w:w="5953" w:type="dxa"/>
          </w:tcPr>
          <w:p w14:paraId="2BF474D3" w14:textId="032DB96F" w:rsidR="002800DC" w:rsidRPr="00325AD8" w:rsidRDefault="002800DC" w:rsidP="00325AD8">
            <w:r w:rsidRPr="002800DC">
              <w:t>Watching a teacher work an algebraic equation on the blackboard.</w:t>
            </w:r>
          </w:p>
        </w:tc>
      </w:tr>
      <w:tr w:rsidR="002800DC" w14:paraId="74B7EA2F" w14:textId="77777777" w:rsidTr="002800DC">
        <w:tc>
          <w:tcPr>
            <w:tcW w:w="2122" w:type="dxa"/>
            <w:vMerge/>
          </w:tcPr>
          <w:p w14:paraId="4939F1E3" w14:textId="77777777" w:rsidR="002800DC" w:rsidRDefault="002800DC" w:rsidP="00325AD8"/>
        </w:tc>
        <w:tc>
          <w:tcPr>
            <w:tcW w:w="425" w:type="dxa"/>
          </w:tcPr>
          <w:p w14:paraId="4F0167A2" w14:textId="7EE52ABE" w:rsidR="002800DC" w:rsidRDefault="002800DC" w:rsidP="00325AD8">
            <w:r>
              <w:t>12</w:t>
            </w:r>
          </w:p>
        </w:tc>
        <w:tc>
          <w:tcPr>
            <w:tcW w:w="5953" w:type="dxa"/>
          </w:tcPr>
          <w:p w14:paraId="03F18759" w14:textId="58C86382" w:rsidR="002800DC" w:rsidRPr="00325AD8" w:rsidRDefault="002800DC" w:rsidP="00325AD8">
            <w:r w:rsidRPr="002800DC">
              <w:t>Taking an examination in a mathematics course</w:t>
            </w:r>
          </w:p>
        </w:tc>
      </w:tr>
      <w:tr w:rsidR="002800DC" w14:paraId="5DA75A2C" w14:textId="77777777" w:rsidTr="002800DC">
        <w:tc>
          <w:tcPr>
            <w:tcW w:w="2122" w:type="dxa"/>
            <w:vMerge/>
          </w:tcPr>
          <w:p w14:paraId="21F9B952" w14:textId="77777777" w:rsidR="002800DC" w:rsidRDefault="002800DC" w:rsidP="00325AD8"/>
        </w:tc>
        <w:tc>
          <w:tcPr>
            <w:tcW w:w="425" w:type="dxa"/>
          </w:tcPr>
          <w:p w14:paraId="04473378" w14:textId="38A5B0F6" w:rsidR="002800DC" w:rsidRDefault="002800DC" w:rsidP="00325AD8">
            <w:r>
              <w:t>13</w:t>
            </w:r>
          </w:p>
        </w:tc>
        <w:tc>
          <w:tcPr>
            <w:tcW w:w="5953" w:type="dxa"/>
          </w:tcPr>
          <w:p w14:paraId="3A8E2A4E" w14:textId="4A248264" w:rsidR="002800DC" w:rsidRPr="00325AD8" w:rsidRDefault="002800DC" w:rsidP="00325AD8">
            <w:r w:rsidRPr="002800DC">
              <w:t>Being given a homework assignment of many difficult problems which is due the next class meeting</w:t>
            </w:r>
          </w:p>
        </w:tc>
      </w:tr>
      <w:tr w:rsidR="002800DC" w14:paraId="2483536D" w14:textId="77777777" w:rsidTr="002800DC">
        <w:tc>
          <w:tcPr>
            <w:tcW w:w="2122" w:type="dxa"/>
            <w:vMerge/>
          </w:tcPr>
          <w:p w14:paraId="2308A839" w14:textId="77777777" w:rsidR="002800DC" w:rsidRDefault="002800DC" w:rsidP="00325AD8"/>
        </w:tc>
        <w:tc>
          <w:tcPr>
            <w:tcW w:w="425" w:type="dxa"/>
          </w:tcPr>
          <w:p w14:paraId="1E2A6415" w14:textId="4782A39C" w:rsidR="002800DC" w:rsidRDefault="002800DC" w:rsidP="00325AD8">
            <w:r>
              <w:t>14</w:t>
            </w:r>
          </w:p>
        </w:tc>
        <w:tc>
          <w:tcPr>
            <w:tcW w:w="5953" w:type="dxa"/>
          </w:tcPr>
          <w:p w14:paraId="5B4E3725" w14:textId="342028C5" w:rsidR="002800DC" w:rsidRPr="00325AD8" w:rsidRDefault="002800DC" w:rsidP="00325AD8">
            <w:r w:rsidRPr="002800DC">
              <w:t>Listening to a lecture in mathematics class</w:t>
            </w:r>
          </w:p>
        </w:tc>
      </w:tr>
      <w:tr w:rsidR="002800DC" w14:paraId="5D5BF33B" w14:textId="77777777" w:rsidTr="002800DC">
        <w:tc>
          <w:tcPr>
            <w:tcW w:w="2122" w:type="dxa"/>
            <w:vMerge/>
          </w:tcPr>
          <w:p w14:paraId="0C2FE55D" w14:textId="77777777" w:rsidR="002800DC" w:rsidRDefault="002800DC" w:rsidP="00325AD8"/>
        </w:tc>
        <w:tc>
          <w:tcPr>
            <w:tcW w:w="425" w:type="dxa"/>
          </w:tcPr>
          <w:p w14:paraId="247ED22A" w14:textId="79CB7421" w:rsidR="002800DC" w:rsidRDefault="002800DC" w:rsidP="00325AD8">
            <w:r>
              <w:t>15</w:t>
            </w:r>
          </w:p>
        </w:tc>
        <w:tc>
          <w:tcPr>
            <w:tcW w:w="5953" w:type="dxa"/>
          </w:tcPr>
          <w:p w14:paraId="305163A2" w14:textId="6EDBDC2A" w:rsidR="002800DC" w:rsidRPr="00325AD8" w:rsidRDefault="002800DC" w:rsidP="00325AD8">
            <w:r w:rsidRPr="002800DC">
              <w:t>Listening to another student explain a mathematics formula</w:t>
            </w:r>
          </w:p>
        </w:tc>
      </w:tr>
      <w:tr w:rsidR="002800DC" w14:paraId="2C8DD1D0" w14:textId="77777777" w:rsidTr="002800DC">
        <w:tc>
          <w:tcPr>
            <w:tcW w:w="2122" w:type="dxa"/>
            <w:vMerge/>
          </w:tcPr>
          <w:p w14:paraId="460EDF02" w14:textId="77777777" w:rsidR="002800DC" w:rsidRDefault="002800DC" w:rsidP="00325AD8"/>
        </w:tc>
        <w:tc>
          <w:tcPr>
            <w:tcW w:w="425" w:type="dxa"/>
          </w:tcPr>
          <w:p w14:paraId="438E28F7" w14:textId="1CDAD4FE" w:rsidR="002800DC" w:rsidRDefault="002800DC" w:rsidP="00325AD8">
            <w:r>
              <w:t>16</w:t>
            </w:r>
          </w:p>
        </w:tc>
        <w:tc>
          <w:tcPr>
            <w:tcW w:w="5953" w:type="dxa"/>
          </w:tcPr>
          <w:p w14:paraId="3FC67262" w14:textId="26CAB377" w:rsidR="002800DC" w:rsidRPr="00325AD8" w:rsidRDefault="002800DC" w:rsidP="00325AD8">
            <w:r w:rsidRPr="002800DC">
              <w:t>Being given a “pop” quiz in a mathematics class</w:t>
            </w:r>
          </w:p>
        </w:tc>
      </w:tr>
      <w:tr w:rsidR="002800DC" w14:paraId="5870CB9C" w14:textId="77777777" w:rsidTr="002800DC">
        <w:tc>
          <w:tcPr>
            <w:tcW w:w="2122" w:type="dxa"/>
            <w:vMerge/>
          </w:tcPr>
          <w:p w14:paraId="5961B535" w14:textId="77777777" w:rsidR="002800DC" w:rsidRDefault="002800DC" w:rsidP="00325AD8"/>
        </w:tc>
        <w:tc>
          <w:tcPr>
            <w:tcW w:w="425" w:type="dxa"/>
          </w:tcPr>
          <w:p w14:paraId="1471AAF7" w14:textId="6C6FEDEA" w:rsidR="002800DC" w:rsidRDefault="002800DC" w:rsidP="00325AD8">
            <w:r>
              <w:t>17</w:t>
            </w:r>
          </w:p>
        </w:tc>
        <w:tc>
          <w:tcPr>
            <w:tcW w:w="5953" w:type="dxa"/>
          </w:tcPr>
          <w:p w14:paraId="67B8911B" w14:textId="65367547" w:rsidR="002800DC" w:rsidRPr="00325AD8" w:rsidRDefault="002800DC" w:rsidP="00325AD8">
            <w:r w:rsidRPr="002800DC">
              <w:t>Starting a new chapter in a mathematics book</w:t>
            </w:r>
          </w:p>
        </w:tc>
      </w:tr>
    </w:tbl>
    <w:p w14:paraId="4A666A23" w14:textId="77777777" w:rsidR="00AE4FF6" w:rsidRDefault="00AE4FF6" w:rsidP="00AE4FF6"/>
    <w:tbl>
      <w:tblPr>
        <w:tblStyle w:val="TableGrid"/>
        <w:tblW w:w="0" w:type="auto"/>
        <w:tblLook w:val="04A0" w:firstRow="1" w:lastRow="0" w:firstColumn="1" w:lastColumn="0" w:noHBand="0" w:noVBand="1"/>
      </w:tblPr>
      <w:tblGrid>
        <w:gridCol w:w="1786"/>
        <w:gridCol w:w="535"/>
        <w:gridCol w:w="2777"/>
        <w:gridCol w:w="3402"/>
      </w:tblGrid>
      <w:tr w:rsidR="00BE79ED" w14:paraId="117C7A82" w14:textId="77777777" w:rsidTr="00BE79ED">
        <w:tc>
          <w:tcPr>
            <w:tcW w:w="1786" w:type="dxa"/>
            <w:vMerge w:val="restart"/>
          </w:tcPr>
          <w:p w14:paraId="1F801DA7" w14:textId="77777777" w:rsidR="00BE79ED" w:rsidRDefault="00BE79ED" w:rsidP="002800DC">
            <w:r>
              <w:t>Personality MBTI test</w:t>
            </w:r>
          </w:p>
          <w:p w14:paraId="72200259" w14:textId="77777777" w:rsidR="00BE79ED" w:rsidRDefault="00BE79ED" w:rsidP="002800DC">
            <w:r>
              <w:t>(Likert scale 1 - 5)</w:t>
            </w:r>
          </w:p>
          <w:p w14:paraId="3AC614D3" w14:textId="6C879D69" w:rsidR="00BE79ED" w:rsidRDefault="00BE79ED" w:rsidP="002800DC">
            <w:r>
              <w:t>(F</w:t>
            </w:r>
            <w:r w:rsidRPr="002800DC">
              <w:t>or each pair, you must choose where on the scale between them you think you are</w:t>
            </w:r>
            <w:r>
              <w:t>)</w:t>
            </w:r>
          </w:p>
        </w:tc>
        <w:tc>
          <w:tcPr>
            <w:tcW w:w="535" w:type="dxa"/>
          </w:tcPr>
          <w:p w14:paraId="5C19C87A" w14:textId="42517C3F" w:rsidR="00BE79ED" w:rsidRDefault="00BE79ED" w:rsidP="002800DC">
            <w:r>
              <w:t>18</w:t>
            </w:r>
          </w:p>
        </w:tc>
        <w:tc>
          <w:tcPr>
            <w:tcW w:w="2777" w:type="dxa"/>
          </w:tcPr>
          <w:p w14:paraId="642CEAC0" w14:textId="77EB6526" w:rsidR="00BE79ED" w:rsidRDefault="00BE79ED" w:rsidP="002800DC">
            <w:r w:rsidRPr="002800DC">
              <w:t>makes lists</w:t>
            </w:r>
          </w:p>
        </w:tc>
        <w:tc>
          <w:tcPr>
            <w:tcW w:w="3402" w:type="dxa"/>
          </w:tcPr>
          <w:p w14:paraId="21896724" w14:textId="25994067" w:rsidR="00BE79ED" w:rsidRDefault="00BE79ED" w:rsidP="002800DC">
            <w:r w:rsidRPr="00611E37">
              <w:t>relies on memory</w:t>
            </w:r>
          </w:p>
        </w:tc>
      </w:tr>
      <w:tr w:rsidR="00BE79ED" w14:paraId="71AF1319" w14:textId="77777777" w:rsidTr="00BE79ED">
        <w:tc>
          <w:tcPr>
            <w:tcW w:w="1786" w:type="dxa"/>
            <w:vMerge/>
          </w:tcPr>
          <w:p w14:paraId="6F747E9A" w14:textId="77777777" w:rsidR="00BE79ED" w:rsidRDefault="00BE79ED" w:rsidP="002800DC"/>
        </w:tc>
        <w:tc>
          <w:tcPr>
            <w:tcW w:w="535" w:type="dxa"/>
          </w:tcPr>
          <w:p w14:paraId="6329CEAF" w14:textId="4B184C4F" w:rsidR="00BE79ED" w:rsidRDefault="00BE79ED" w:rsidP="002800DC">
            <w:r>
              <w:t>19</w:t>
            </w:r>
          </w:p>
        </w:tc>
        <w:tc>
          <w:tcPr>
            <w:tcW w:w="2777" w:type="dxa"/>
          </w:tcPr>
          <w:p w14:paraId="55EAE96A" w14:textId="4516EF87" w:rsidR="00BE79ED" w:rsidRDefault="00BE79ED" w:rsidP="002800DC">
            <w:r w:rsidRPr="00611E37">
              <w:t>sceptical</w:t>
            </w:r>
          </w:p>
        </w:tc>
        <w:tc>
          <w:tcPr>
            <w:tcW w:w="3402" w:type="dxa"/>
          </w:tcPr>
          <w:p w14:paraId="43424171" w14:textId="3B7E977D" w:rsidR="00BE79ED" w:rsidRDefault="00BE79ED" w:rsidP="002800DC">
            <w:r w:rsidRPr="00611E37">
              <w:t>wants to believe</w:t>
            </w:r>
          </w:p>
        </w:tc>
      </w:tr>
      <w:tr w:rsidR="00BE79ED" w14:paraId="133D092E" w14:textId="77777777" w:rsidTr="00BE79ED">
        <w:tc>
          <w:tcPr>
            <w:tcW w:w="1786" w:type="dxa"/>
            <w:vMerge/>
          </w:tcPr>
          <w:p w14:paraId="647C9AAB" w14:textId="77777777" w:rsidR="00BE79ED" w:rsidRDefault="00BE79ED" w:rsidP="002800DC"/>
        </w:tc>
        <w:tc>
          <w:tcPr>
            <w:tcW w:w="535" w:type="dxa"/>
          </w:tcPr>
          <w:p w14:paraId="1B46843D" w14:textId="7E346137" w:rsidR="00BE79ED" w:rsidRDefault="00BE79ED" w:rsidP="002800DC">
            <w:r>
              <w:t>20</w:t>
            </w:r>
          </w:p>
        </w:tc>
        <w:tc>
          <w:tcPr>
            <w:tcW w:w="2777" w:type="dxa"/>
          </w:tcPr>
          <w:p w14:paraId="7B4BE422" w14:textId="11D3154E" w:rsidR="00BE79ED" w:rsidRDefault="00BE79ED" w:rsidP="002800DC">
            <w:r w:rsidRPr="00611E37">
              <w:t>bored by time alone</w:t>
            </w:r>
          </w:p>
        </w:tc>
        <w:tc>
          <w:tcPr>
            <w:tcW w:w="3402" w:type="dxa"/>
          </w:tcPr>
          <w:p w14:paraId="194826C7" w14:textId="11ADBBDF" w:rsidR="00BE79ED" w:rsidRDefault="00BE79ED" w:rsidP="002800DC">
            <w:r w:rsidRPr="00611E37">
              <w:t>needs time alone</w:t>
            </w:r>
          </w:p>
        </w:tc>
      </w:tr>
      <w:tr w:rsidR="00BE79ED" w14:paraId="70EB539C" w14:textId="77777777" w:rsidTr="00BE79ED">
        <w:tc>
          <w:tcPr>
            <w:tcW w:w="1786" w:type="dxa"/>
            <w:vMerge/>
          </w:tcPr>
          <w:p w14:paraId="2795DFF6" w14:textId="77777777" w:rsidR="00BE79ED" w:rsidRDefault="00BE79ED" w:rsidP="002800DC"/>
        </w:tc>
        <w:tc>
          <w:tcPr>
            <w:tcW w:w="535" w:type="dxa"/>
          </w:tcPr>
          <w:p w14:paraId="3BBDA753" w14:textId="3A82781D" w:rsidR="00BE79ED" w:rsidRDefault="00BE79ED" w:rsidP="002800DC">
            <w:r>
              <w:t>21</w:t>
            </w:r>
          </w:p>
        </w:tc>
        <w:tc>
          <w:tcPr>
            <w:tcW w:w="2777" w:type="dxa"/>
          </w:tcPr>
          <w:p w14:paraId="75C8F583" w14:textId="73679265" w:rsidR="00BE79ED" w:rsidRDefault="00BE79ED" w:rsidP="002800DC">
            <w:r w:rsidRPr="00611E37">
              <w:t>accepts things as they are</w:t>
            </w:r>
          </w:p>
        </w:tc>
        <w:tc>
          <w:tcPr>
            <w:tcW w:w="3402" w:type="dxa"/>
          </w:tcPr>
          <w:p w14:paraId="435EA399" w14:textId="5AC697F8" w:rsidR="00BE79ED" w:rsidRDefault="00BE79ED" w:rsidP="002800DC">
            <w:r w:rsidRPr="00611E37">
              <w:t>unsatisfied with the ways things are</w:t>
            </w:r>
          </w:p>
        </w:tc>
      </w:tr>
      <w:tr w:rsidR="00BE79ED" w14:paraId="09DAA5B0" w14:textId="77777777" w:rsidTr="00BE79ED">
        <w:tc>
          <w:tcPr>
            <w:tcW w:w="1786" w:type="dxa"/>
            <w:vMerge/>
          </w:tcPr>
          <w:p w14:paraId="0EF385DB" w14:textId="77777777" w:rsidR="00BE79ED" w:rsidRDefault="00BE79ED" w:rsidP="002800DC"/>
        </w:tc>
        <w:tc>
          <w:tcPr>
            <w:tcW w:w="535" w:type="dxa"/>
          </w:tcPr>
          <w:p w14:paraId="2F62D18A" w14:textId="3A46B133" w:rsidR="00BE79ED" w:rsidRDefault="00BE79ED" w:rsidP="002800DC">
            <w:r>
              <w:t>22</w:t>
            </w:r>
          </w:p>
        </w:tc>
        <w:tc>
          <w:tcPr>
            <w:tcW w:w="2777" w:type="dxa"/>
          </w:tcPr>
          <w:p w14:paraId="7D0D70B3" w14:textId="1891AA63" w:rsidR="00BE79ED" w:rsidRDefault="00BE79ED" w:rsidP="002800DC">
            <w:r w:rsidRPr="00611E37">
              <w:t>keeps a clean room</w:t>
            </w:r>
          </w:p>
        </w:tc>
        <w:tc>
          <w:tcPr>
            <w:tcW w:w="3402" w:type="dxa"/>
          </w:tcPr>
          <w:p w14:paraId="267C5E15" w14:textId="14B1757A" w:rsidR="00BE79ED" w:rsidRDefault="00BE79ED" w:rsidP="002800DC">
            <w:r w:rsidRPr="00611E37">
              <w:t>just puts stuff where ever</w:t>
            </w:r>
          </w:p>
        </w:tc>
      </w:tr>
      <w:tr w:rsidR="00BE79ED" w14:paraId="328C5F1F" w14:textId="77777777" w:rsidTr="00BE79ED">
        <w:tc>
          <w:tcPr>
            <w:tcW w:w="1786" w:type="dxa"/>
            <w:vMerge/>
          </w:tcPr>
          <w:p w14:paraId="241310C7" w14:textId="77777777" w:rsidR="00BE79ED" w:rsidRDefault="00BE79ED" w:rsidP="002800DC"/>
        </w:tc>
        <w:tc>
          <w:tcPr>
            <w:tcW w:w="535" w:type="dxa"/>
          </w:tcPr>
          <w:p w14:paraId="0A7772D8" w14:textId="4508C200" w:rsidR="00BE79ED" w:rsidRDefault="00BE79ED" w:rsidP="002800DC">
            <w:r>
              <w:t>23</w:t>
            </w:r>
          </w:p>
        </w:tc>
        <w:tc>
          <w:tcPr>
            <w:tcW w:w="2777" w:type="dxa"/>
          </w:tcPr>
          <w:p w14:paraId="237D8610" w14:textId="7B275C2F" w:rsidR="00BE79ED" w:rsidRDefault="00BE79ED" w:rsidP="002800DC">
            <w:r w:rsidRPr="00611E37">
              <w:t>thinks "robotic" is an insult</w:t>
            </w:r>
          </w:p>
        </w:tc>
        <w:tc>
          <w:tcPr>
            <w:tcW w:w="3402" w:type="dxa"/>
          </w:tcPr>
          <w:p w14:paraId="76F48AE1" w14:textId="77CDDBAD" w:rsidR="00BE79ED" w:rsidRDefault="00BE79ED" w:rsidP="002800DC">
            <w:r w:rsidRPr="00611E37">
              <w:t>strives to have a mechanical mind</w:t>
            </w:r>
          </w:p>
        </w:tc>
      </w:tr>
      <w:tr w:rsidR="00BE79ED" w14:paraId="4CBF36E0" w14:textId="77777777" w:rsidTr="00BE79ED">
        <w:tc>
          <w:tcPr>
            <w:tcW w:w="1786" w:type="dxa"/>
            <w:vMerge/>
          </w:tcPr>
          <w:p w14:paraId="4E2A02B3" w14:textId="77777777" w:rsidR="00BE79ED" w:rsidRDefault="00BE79ED" w:rsidP="002800DC"/>
        </w:tc>
        <w:tc>
          <w:tcPr>
            <w:tcW w:w="535" w:type="dxa"/>
          </w:tcPr>
          <w:p w14:paraId="3CB67015" w14:textId="7C0756FC" w:rsidR="00BE79ED" w:rsidRDefault="00BE79ED" w:rsidP="002800DC">
            <w:r>
              <w:t>24</w:t>
            </w:r>
          </w:p>
        </w:tc>
        <w:tc>
          <w:tcPr>
            <w:tcW w:w="2777" w:type="dxa"/>
          </w:tcPr>
          <w:p w14:paraId="3DF6B46A" w14:textId="74A7CFAE" w:rsidR="00BE79ED" w:rsidRDefault="00BE79ED" w:rsidP="002800DC">
            <w:r w:rsidRPr="00611E37">
              <w:t>energetic</w:t>
            </w:r>
          </w:p>
        </w:tc>
        <w:tc>
          <w:tcPr>
            <w:tcW w:w="3402" w:type="dxa"/>
          </w:tcPr>
          <w:p w14:paraId="507DA0FD" w14:textId="240B1BD4" w:rsidR="00BE79ED" w:rsidRDefault="00BE79ED" w:rsidP="002800DC">
            <w:r w:rsidRPr="00611E37">
              <w:t>mellow</w:t>
            </w:r>
          </w:p>
        </w:tc>
      </w:tr>
      <w:tr w:rsidR="00BE79ED" w14:paraId="5D5D2F2C" w14:textId="77777777" w:rsidTr="00BE79ED">
        <w:tc>
          <w:tcPr>
            <w:tcW w:w="1786" w:type="dxa"/>
            <w:vMerge/>
          </w:tcPr>
          <w:p w14:paraId="5EA91653" w14:textId="77777777" w:rsidR="00BE79ED" w:rsidRDefault="00BE79ED" w:rsidP="002800DC"/>
        </w:tc>
        <w:tc>
          <w:tcPr>
            <w:tcW w:w="535" w:type="dxa"/>
          </w:tcPr>
          <w:p w14:paraId="17CA5E06" w14:textId="40A0EB59" w:rsidR="00BE79ED" w:rsidRDefault="00BE79ED" w:rsidP="002800DC">
            <w:r>
              <w:t>25</w:t>
            </w:r>
          </w:p>
        </w:tc>
        <w:tc>
          <w:tcPr>
            <w:tcW w:w="2777" w:type="dxa"/>
          </w:tcPr>
          <w:p w14:paraId="4985C6EC" w14:textId="56860E9B" w:rsidR="00BE79ED" w:rsidRDefault="00BE79ED" w:rsidP="002800DC">
            <w:r w:rsidRPr="007157F7">
              <w:t>prefer to take multiple choice test</w:t>
            </w:r>
          </w:p>
        </w:tc>
        <w:tc>
          <w:tcPr>
            <w:tcW w:w="3402" w:type="dxa"/>
          </w:tcPr>
          <w:p w14:paraId="590C9A60" w14:textId="002DB8D3" w:rsidR="00BE79ED" w:rsidRDefault="00BE79ED" w:rsidP="007157F7">
            <w:r w:rsidRPr="007157F7">
              <w:t>prefer essay answers</w:t>
            </w:r>
          </w:p>
        </w:tc>
      </w:tr>
      <w:tr w:rsidR="00BE79ED" w14:paraId="3E5227CB" w14:textId="77777777" w:rsidTr="00BE79ED">
        <w:tc>
          <w:tcPr>
            <w:tcW w:w="1786" w:type="dxa"/>
            <w:vMerge/>
          </w:tcPr>
          <w:p w14:paraId="644ED58E" w14:textId="77777777" w:rsidR="00BE79ED" w:rsidRDefault="00BE79ED" w:rsidP="00670D2F"/>
        </w:tc>
        <w:tc>
          <w:tcPr>
            <w:tcW w:w="535" w:type="dxa"/>
          </w:tcPr>
          <w:p w14:paraId="3F6396F5" w14:textId="67B186B0" w:rsidR="00BE79ED" w:rsidRDefault="00BE79ED" w:rsidP="00670D2F">
            <w:r>
              <w:t>26</w:t>
            </w:r>
          </w:p>
        </w:tc>
        <w:tc>
          <w:tcPr>
            <w:tcW w:w="2777" w:type="dxa"/>
          </w:tcPr>
          <w:p w14:paraId="6AA2FDD5" w14:textId="776C1EE6" w:rsidR="00BE79ED" w:rsidRPr="007157F7" w:rsidRDefault="00BE79ED" w:rsidP="00670D2F">
            <w:r w:rsidRPr="007157F7">
              <w:t>chaotic</w:t>
            </w:r>
          </w:p>
        </w:tc>
        <w:tc>
          <w:tcPr>
            <w:tcW w:w="3402" w:type="dxa"/>
          </w:tcPr>
          <w:p w14:paraId="09F0C380" w14:textId="35A62511" w:rsidR="00BE79ED" w:rsidRPr="007157F7" w:rsidRDefault="00BE79ED" w:rsidP="00670D2F">
            <w:r w:rsidRPr="007157F7">
              <w:t>organized</w:t>
            </w:r>
          </w:p>
        </w:tc>
      </w:tr>
      <w:tr w:rsidR="00BE79ED" w14:paraId="129E2F84" w14:textId="77777777" w:rsidTr="00BE79ED">
        <w:tc>
          <w:tcPr>
            <w:tcW w:w="1786" w:type="dxa"/>
            <w:vMerge/>
          </w:tcPr>
          <w:p w14:paraId="48D0278D" w14:textId="77777777" w:rsidR="00BE79ED" w:rsidRDefault="00BE79ED" w:rsidP="00670D2F"/>
        </w:tc>
        <w:tc>
          <w:tcPr>
            <w:tcW w:w="535" w:type="dxa"/>
          </w:tcPr>
          <w:p w14:paraId="748A2469" w14:textId="2089005B" w:rsidR="00BE79ED" w:rsidRDefault="00BE79ED" w:rsidP="00670D2F">
            <w:r>
              <w:t>27</w:t>
            </w:r>
          </w:p>
        </w:tc>
        <w:tc>
          <w:tcPr>
            <w:tcW w:w="2777" w:type="dxa"/>
          </w:tcPr>
          <w:p w14:paraId="72A3C854" w14:textId="598918A6" w:rsidR="00BE79ED" w:rsidRPr="007157F7" w:rsidRDefault="00BE79ED" w:rsidP="00670D2F">
            <w:r w:rsidRPr="007157F7">
              <w:t>easily hurt</w:t>
            </w:r>
          </w:p>
        </w:tc>
        <w:tc>
          <w:tcPr>
            <w:tcW w:w="3402" w:type="dxa"/>
          </w:tcPr>
          <w:p w14:paraId="104925D8" w14:textId="1BFF4C36" w:rsidR="00BE79ED" w:rsidRPr="007157F7" w:rsidRDefault="00BE79ED" w:rsidP="00670D2F">
            <w:r w:rsidRPr="007157F7">
              <w:t>thick-skinned</w:t>
            </w:r>
          </w:p>
        </w:tc>
      </w:tr>
      <w:tr w:rsidR="00BE79ED" w14:paraId="2D01CAE8" w14:textId="77777777" w:rsidTr="00BE79ED">
        <w:tc>
          <w:tcPr>
            <w:tcW w:w="1786" w:type="dxa"/>
            <w:vMerge/>
          </w:tcPr>
          <w:p w14:paraId="6A922BDE" w14:textId="77777777" w:rsidR="00BE79ED" w:rsidRDefault="00BE79ED" w:rsidP="00670D2F"/>
        </w:tc>
        <w:tc>
          <w:tcPr>
            <w:tcW w:w="535" w:type="dxa"/>
          </w:tcPr>
          <w:p w14:paraId="04A9CE46" w14:textId="42DF648C" w:rsidR="00BE79ED" w:rsidRDefault="00BE79ED" w:rsidP="00670D2F">
            <w:r>
              <w:t>28</w:t>
            </w:r>
          </w:p>
        </w:tc>
        <w:tc>
          <w:tcPr>
            <w:tcW w:w="2777" w:type="dxa"/>
          </w:tcPr>
          <w:p w14:paraId="015B191E" w14:textId="05F9877D" w:rsidR="00BE79ED" w:rsidRPr="007157F7" w:rsidRDefault="00BE79ED" w:rsidP="00670D2F">
            <w:r w:rsidRPr="007157F7">
              <w:t>works best in groups</w:t>
            </w:r>
          </w:p>
        </w:tc>
        <w:tc>
          <w:tcPr>
            <w:tcW w:w="3402" w:type="dxa"/>
          </w:tcPr>
          <w:p w14:paraId="1EDF4487" w14:textId="6D97842B" w:rsidR="00BE79ED" w:rsidRPr="007157F7" w:rsidRDefault="00BE79ED" w:rsidP="00670D2F">
            <w:r w:rsidRPr="007157F7">
              <w:t>works best alone</w:t>
            </w:r>
          </w:p>
        </w:tc>
      </w:tr>
      <w:tr w:rsidR="00BE79ED" w14:paraId="2A6A1739" w14:textId="77777777" w:rsidTr="00BE79ED">
        <w:tc>
          <w:tcPr>
            <w:tcW w:w="1786" w:type="dxa"/>
            <w:vMerge/>
          </w:tcPr>
          <w:p w14:paraId="3482DD67" w14:textId="77777777" w:rsidR="00BE79ED" w:rsidRDefault="00BE79ED" w:rsidP="00670D2F"/>
        </w:tc>
        <w:tc>
          <w:tcPr>
            <w:tcW w:w="535" w:type="dxa"/>
          </w:tcPr>
          <w:p w14:paraId="1B748599" w14:textId="0F211F43" w:rsidR="00BE79ED" w:rsidRDefault="00BE79ED" w:rsidP="00670D2F">
            <w:r>
              <w:t>29</w:t>
            </w:r>
          </w:p>
        </w:tc>
        <w:tc>
          <w:tcPr>
            <w:tcW w:w="2777" w:type="dxa"/>
          </w:tcPr>
          <w:p w14:paraId="6035F581" w14:textId="410BC3F8" w:rsidR="00BE79ED" w:rsidRPr="007157F7" w:rsidRDefault="00BE79ED" w:rsidP="00670D2F">
            <w:r w:rsidRPr="007157F7">
              <w:t>focused on the present</w:t>
            </w:r>
          </w:p>
        </w:tc>
        <w:tc>
          <w:tcPr>
            <w:tcW w:w="3402" w:type="dxa"/>
          </w:tcPr>
          <w:p w14:paraId="1118352D" w14:textId="4A34977A" w:rsidR="00BE79ED" w:rsidRPr="007157F7" w:rsidRDefault="00BE79ED" w:rsidP="00670D2F">
            <w:r w:rsidRPr="007157F7">
              <w:t>focused on the future</w:t>
            </w:r>
          </w:p>
        </w:tc>
      </w:tr>
      <w:tr w:rsidR="00BE79ED" w14:paraId="765A7EA3" w14:textId="77777777" w:rsidTr="00BE79ED">
        <w:tc>
          <w:tcPr>
            <w:tcW w:w="1786" w:type="dxa"/>
            <w:vMerge/>
          </w:tcPr>
          <w:p w14:paraId="0E91E6F0" w14:textId="77777777" w:rsidR="00BE79ED" w:rsidRDefault="00BE79ED" w:rsidP="00670D2F"/>
        </w:tc>
        <w:tc>
          <w:tcPr>
            <w:tcW w:w="535" w:type="dxa"/>
          </w:tcPr>
          <w:p w14:paraId="0E553E70" w14:textId="04B8FD00" w:rsidR="00BE79ED" w:rsidRDefault="00BE79ED" w:rsidP="00670D2F">
            <w:r>
              <w:t>30</w:t>
            </w:r>
          </w:p>
        </w:tc>
        <w:tc>
          <w:tcPr>
            <w:tcW w:w="2777" w:type="dxa"/>
          </w:tcPr>
          <w:p w14:paraId="7748F978" w14:textId="4941EBFA" w:rsidR="00BE79ED" w:rsidRPr="007157F7" w:rsidRDefault="00BE79ED" w:rsidP="00670D2F">
            <w:r w:rsidRPr="007157F7">
              <w:t>plans far ahead</w:t>
            </w:r>
          </w:p>
        </w:tc>
        <w:tc>
          <w:tcPr>
            <w:tcW w:w="3402" w:type="dxa"/>
          </w:tcPr>
          <w:p w14:paraId="459765EE" w14:textId="6D069E01" w:rsidR="00BE79ED" w:rsidRPr="007157F7" w:rsidRDefault="00BE79ED" w:rsidP="00670D2F">
            <w:r w:rsidRPr="007157F7">
              <w:t>plans at the last minute</w:t>
            </w:r>
          </w:p>
        </w:tc>
      </w:tr>
      <w:tr w:rsidR="00BE79ED" w14:paraId="340BF167" w14:textId="77777777" w:rsidTr="00BE79ED">
        <w:tc>
          <w:tcPr>
            <w:tcW w:w="1786" w:type="dxa"/>
            <w:vMerge/>
          </w:tcPr>
          <w:p w14:paraId="4FC2EED2" w14:textId="77777777" w:rsidR="00BE79ED" w:rsidRDefault="00BE79ED" w:rsidP="00670D2F"/>
        </w:tc>
        <w:tc>
          <w:tcPr>
            <w:tcW w:w="535" w:type="dxa"/>
          </w:tcPr>
          <w:p w14:paraId="0450D924" w14:textId="47CE8A31" w:rsidR="00BE79ED" w:rsidRDefault="00BE79ED" w:rsidP="00670D2F">
            <w:r>
              <w:t>31</w:t>
            </w:r>
          </w:p>
        </w:tc>
        <w:tc>
          <w:tcPr>
            <w:tcW w:w="2777" w:type="dxa"/>
          </w:tcPr>
          <w:p w14:paraId="2CA6EE4E" w14:textId="017A3CE4" w:rsidR="00BE79ED" w:rsidRPr="007157F7" w:rsidRDefault="00BE79ED" w:rsidP="00670D2F">
            <w:r w:rsidRPr="007157F7">
              <w:t>wants people's respect</w:t>
            </w:r>
          </w:p>
        </w:tc>
        <w:tc>
          <w:tcPr>
            <w:tcW w:w="3402" w:type="dxa"/>
          </w:tcPr>
          <w:p w14:paraId="1B10F0F8" w14:textId="70E07B0A" w:rsidR="00BE79ED" w:rsidRPr="007157F7" w:rsidRDefault="00BE79ED" w:rsidP="00670D2F">
            <w:r w:rsidRPr="007157F7">
              <w:t>wants their love</w:t>
            </w:r>
          </w:p>
        </w:tc>
      </w:tr>
      <w:tr w:rsidR="00BE79ED" w14:paraId="72F5D71E" w14:textId="77777777" w:rsidTr="00BE79ED">
        <w:tc>
          <w:tcPr>
            <w:tcW w:w="1786" w:type="dxa"/>
            <w:vMerge/>
          </w:tcPr>
          <w:p w14:paraId="1345F1DC" w14:textId="77777777" w:rsidR="00BE79ED" w:rsidRDefault="00BE79ED" w:rsidP="00670D2F"/>
        </w:tc>
        <w:tc>
          <w:tcPr>
            <w:tcW w:w="535" w:type="dxa"/>
          </w:tcPr>
          <w:p w14:paraId="7D5C529E" w14:textId="5998658C" w:rsidR="00BE79ED" w:rsidRDefault="00BE79ED" w:rsidP="00670D2F">
            <w:r>
              <w:t>32</w:t>
            </w:r>
          </w:p>
        </w:tc>
        <w:tc>
          <w:tcPr>
            <w:tcW w:w="2777" w:type="dxa"/>
          </w:tcPr>
          <w:p w14:paraId="59DA8576" w14:textId="098674EC" w:rsidR="00BE79ED" w:rsidRPr="007157F7" w:rsidRDefault="00BE79ED" w:rsidP="00670D2F">
            <w:r w:rsidRPr="007157F7">
              <w:t>gets worn out by parties</w:t>
            </w:r>
          </w:p>
        </w:tc>
        <w:tc>
          <w:tcPr>
            <w:tcW w:w="3402" w:type="dxa"/>
          </w:tcPr>
          <w:p w14:paraId="2F3EE8B1" w14:textId="15504018" w:rsidR="00BE79ED" w:rsidRPr="007157F7" w:rsidRDefault="00BE79ED" w:rsidP="00670D2F">
            <w:r w:rsidRPr="007157F7">
              <w:t>gets fired up by parties</w:t>
            </w:r>
          </w:p>
        </w:tc>
      </w:tr>
      <w:tr w:rsidR="00BE79ED" w14:paraId="20C86593" w14:textId="77777777" w:rsidTr="00BE79ED">
        <w:tc>
          <w:tcPr>
            <w:tcW w:w="1786" w:type="dxa"/>
            <w:vMerge/>
          </w:tcPr>
          <w:p w14:paraId="634CF4D9" w14:textId="77777777" w:rsidR="00BE79ED" w:rsidRDefault="00BE79ED" w:rsidP="00670D2F"/>
        </w:tc>
        <w:tc>
          <w:tcPr>
            <w:tcW w:w="535" w:type="dxa"/>
          </w:tcPr>
          <w:p w14:paraId="1A5A2271" w14:textId="467C8D57" w:rsidR="00BE79ED" w:rsidRDefault="00BE79ED" w:rsidP="00670D2F">
            <w:r>
              <w:t>33</w:t>
            </w:r>
          </w:p>
        </w:tc>
        <w:tc>
          <w:tcPr>
            <w:tcW w:w="2777" w:type="dxa"/>
          </w:tcPr>
          <w:p w14:paraId="0EE81B53" w14:textId="09974598" w:rsidR="00BE79ED" w:rsidRPr="007157F7" w:rsidRDefault="00BE79ED" w:rsidP="00670D2F">
            <w:r w:rsidRPr="007157F7">
              <w:t>fits in</w:t>
            </w:r>
          </w:p>
        </w:tc>
        <w:tc>
          <w:tcPr>
            <w:tcW w:w="3402" w:type="dxa"/>
          </w:tcPr>
          <w:p w14:paraId="796D038F" w14:textId="37C2663C" w:rsidR="00BE79ED" w:rsidRPr="007157F7" w:rsidRDefault="00BE79ED" w:rsidP="00670D2F">
            <w:r w:rsidRPr="007157F7">
              <w:t>stands out</w:t>
            </w:r>
          </w:p>
        </w:tc>
      </w:tr>
      <w:tr w:rsidR="00BE79ED" w14:paraId="560734CA" w14:textId="77777777" w:rsidTr="00BE79ED">
        <w:tc>
          <w:tcPr>
            <w:tcW w:w="1786" w:type="dxa"/>
            <w:vMerge/>
          </w:tcPr>
          <w:p w14:paraId="78C7BBFF" w14:textId="77777777" w:rsidR="00BE79ED" w:rsidRDefault="00BE79ED" w:rsidP="00670D2F"/>
        </w:tc>
        <w:tc>
          <w:tcPr>
            <w:tcW w:w="535" w:type="dxa"/>
          </w:tcPr>
          <w:p w14:paraId="21841E33" w14:textId="33472882" w:rsidR="00BE79ED" w:rsidRDefault="00BE79ED" w:rsidP="00670D2F">
            <w:r>
              <w:t>34</w:t>
            </w:r>
          </w:p>
        </w:tc>
        <w:tc>
          <w:tcPr>
            <w:tcW w:w="2777" w:type="dxa"/>
          </w:tcPr>
          <w:p w14:paraId="6487480B" w14:textId="12F94B0A" w:rsidR="00BE79ED" w:rsidRPr="007157F7" w:rsidRDefault="00BE79ED" w:rsidP="00670D2F">
            <w:r w:rsidRPr="007157F7">
              <w:t>keeps options open</w:t>
            </w:r>
          </w:p>
        </w:tc>
        <w:tc>
          <w:tcPr>
            <w:tcW w:w="3402" w:type="dxa"/>
          </w:tcPr>
          <w:p w14:paraId="34E3ACB5" w14:textId="15B3F437" w:rsidR="00BE79ED" w:rsidRPr="007157F7" w:rsidRDefault="00BE79ED" w:rsidP="00670D2F">
            <w:r w:rsidRPr="007157F7">
              <w:t>commits</w:t>
            </w:r>
          </w:p>
        </w:tc>
      </w:tr>
      <w:tr w:rsidR="00BE79ED" w14:paraId="656D1CE1" w14:textId="77777777" w:rsidTr="00BE79ED">
        <w:tc>
          <w:tcPr>
            <w:tcW w:w="1786" w:type="dxa"/>
            <w:vMerge/>
          </w:tcPr>
          <w:p w14:paraId="74195A8D" w14:textId="77777777" w:rsidR="00BE79ED" w:rsidRDefault="00BE79ED" w:rsidP="00670D2F"/>
        </w:tc>
        <w:tc>
          <w:tcPr>
            <w:tcW w:w="535" w:type="dxa"/>
          </w:tcPr>
          <w:p w14:paraId="0BB3BDB3" w14:textId="4BE9DE44" w:rsidR="00BE79ED" w:rsidRDefault="00BE79ED" w:rsidP="00670D2F">
            <w:r>
              <w:t>35</w:t>
            </w:r>
          </w:p>
        </w:tc>
        <w:tc>
          <w:tcPr>
            <w:tcW w:w="2777" w:type="dxa"/>
          </w:tcPr>
          <w:p w14:paraId="098133DA" w14:textId="6982A738" w:rsidR="00BE79ED" w:rsidRPr="007157F7" w:rsidRDefault="00BE79ED" w:rsidP="00670D2F">
            <w:r w:rsidRPr="007157F7">
              <w:t>wants to be good at fixing things</w:t>
            </w:r>
          </w:p>
        </w:tc>
        <w:tc>
          <w:tcPr>
            <w:tcW w:w="3402" w:type="dxa"/>
          </w:tcPr>
          <w:p w14:paraId="3CAEF209" w14:textId="745A8CDF" w:rsidR="00BE79ED" w:rsidRPr="007157F7" w:rsidRDefault="00BE79ED" w:rsidP="00670D2F">
            <w:r w:rsidRPr="007157F7">
              <w:t>wants to be good at fixing people</w:t>
            </w:r>
          </w:p>
        </w:tc>
      </w:tr>
      <w:tr w:rsidR="00BE79ED" w14:paraId="2814E0B4" w14:textId="77777777" w:rsidTr="00BE79ED">
        <w:tc>
          <w:tcPr>
            <w:tcW w:w="1786" w:type="dxa"/>
            <w:vMerge/>
          </w:tcPr>
          <w:p w14:paraId="7D8A996A" w14:textId="77777777" w:rsidR="00BE79ED" w:rsidRDefault="00BE79ED" w:rsidP="00670D2F"/>
        </w:tc>
        <w:tc>
          <w:tcPr>
            <w:tcW w:w="535" w:type="dxa"/>
          </w:tcPr>
          <w:p w14:paraId="492C7922" w14:textId="6600A4C7" w:rsidR="00BE79ED" w:rsidRDefault="00BE79ED" w:rsidP="00670D2F">
            <w:r>
              <w:t>36</w:t>
            </w:r>
          </w:p>
        </w:tc>
        <w:tc>
          <w:tcPr>
            <w:tcW w:w="2777" w:type="dxa"/>
          </w:tcPr>
          <w:p w14:paraId="4A2FF07B" w14:textId="11DC28B6" w:rsidR="00BE79ED" w:rsidRPr="007157F7" w:rsidRDefault="00BE79ED" w:rsidP="00670D2F">
            <w:r w:rsidRPr="007157F7">
              <w:t>talks more</w:t>
            </w:r>
          </w:p>
        </w:tc>
        <w:tc>
          <w:tcPr>
            <w:tcW w:w="3402" w:type="dxa"/>
          </w:tcPr>
          <w:p w14:paraId="2C298470" w14:textId="3C773485" w:rsidR="00BE79ED" w:rsidRPr="007157F7" w:rsidRDefault="00BE79ED" w:rsidP="00670D2F">
            <w:r w:rsidRPr="007157F7">
              <w:t>listens more</w:t>
            </w:r>
          </w:p>
        </w:tc>
      </w:tr>
      <w:tr w:rsidR="00BE79ED" w14:paraId="242707EC" w14:textId="77777777" w:rsidTr="00BE79ED">
        <w:tc>
          <w:tcPr>
            <w:tcW w:w="1786" w:type="dxa"/>
            <w:vMerge/>
          </w:tcPr>
          <w:p w14:paraId="6EBD148B" w14:textId="77777777" w:rsidR="00BE79ED" w:rsidRDefault="00BE79ED" w:rsidP="00670D2F"/>
        </w:tc>
        <w:tc>
          <w:tcPr>
            <w:tcW w:w="535" w:type="dxa"/>
          </w:tcPr>
          <w:p w14:paraId="66CA1D31" w14:textId="41BE4A79" w:rsidR="00BE79ED" w:rsidRDefault="00BE79ED" w:rsidP="00670D2F">
            <w:r>
              <w:t>37</w:t>
            </w:r>
          </w:p>
        </w:tc>
        <w:tc>
          <w:tcPr>
            <w:tcW w:w="2777" w:type="dxa"/>
          </w:tcPr>
          <w:p w14:paraId="72CED503" w14:textId="3016BA3B" w:rsidR="00BE79ED" w:rsidRPr="007157F7" w:rsidRDefault="00BE79ED" w:rsidP="00670D2F">
            <w:r w:rsidRPr="007157F7">
              <w:t>when describing an event, will tell people what happened</w:t>
            </w:r>
          </w:p>
        </w:tc>
        <w:tc>
          <w:tcPr>
            <w:tcW w:w="3402" w:type="dxa"/>
          </w:tcPr>
          <w:p w14:paraId="03CEC9BB" w14:textId="30F11CCB" w:rsidR="00BE79ED" w:rsidRPr="007157F7" w:rsidRDefault="00BE79ED" w:rsidP="00670D2F">
            <w:r w:rsidRPr="007157F7">
              <w:t>when describing an event, will tell people what it meant</w:t>
            </w:r>
          </w:p>
        </w:tc>
      </w:tr>
      <w:tr w:rsidR="00BE79ED" w14:paraId="44F24E31" w14:textId="77777777" w:rsidTr="00BE79ED">
        <w:tc>
          <w:tcPr>
            <w:tcW w:w="1786" w:type="dxa"/>
            <w:vMerge/>
          </w:tcPr>
          <w:p w14:paraId="2055C006" w14:textId="77777777" w:rsidR="00BE79ED" w:rsidRDefault="00BE79ED" w:rsidP="00670D2F"/>
        </w:tc>
        <w:tc>
          <w:tcPr>
            <w:tcW w:w="535" w:type="dxa"/>
          </w:tcPr>
          <w:p w14:paraId="14B46379" w14:textId="3C3BD82D" w:rsidR="00BE79ED" w:rsidRDefault="00BE79ED" w:rsidP="00670D2F">
            <w:r>
              <w:t>38</w:t>
            </w:r>
          </w:p>
        </w:tc>
        <w:tc>
          <w:tcPr>
            <w:tcW w:w="2777" w:type="dxa"/>
          </w:tcPr>
          <w:p w14:paraId="6758E2C2" w14:textId="09333540" w:rsidR="00BE79ED" w:rsidRPr="007157F7" w:rsidRDefault="00BE79ED" w:rsidP="00670D2F">
            <w:r w:rsidRPr="007157F7">
              <w:t>gets work done right away</w:t>
            </w:r>
          </w:p>
        </w:tc>
        <w:tc>
          <w:tcPr>
            <w:tcW w:w="3402" w:type="dxa"/>
          </w:tcPr>
          <w:p w14:paraId="58002975" w14:textId="798D4562" w:rsidR="00BE79ED" w:rsidRPr="007157F7" w:rsidRDefault="00BE79ED" w:rsidP="00670D2F">
            <w:r w:rsidRPr="007157F7">
              <w:t>procrastinates</w:t>
            </w:r>
          </w:p>
        </w:tc>
      </w:tr>
      <w:tr w:rsidR="00BE79ED" w14:paraId="5DACFAB3" w14:textId="77777777" w:rsidTr="00BE79ED">
        <w:tc>
          <w:tcPr>
            <w:tcW w:w="1786" w:type="dxa"/>
            <w:vMerge/>
          </w:tcPr>
          <w:p w14:paraId="6A54C721" w14:textId="77777777" w:rsidR="00BE79ED" w:rsidRDefault="00BE79ED" w:rsidP="00670D2F"/>
        </w:tc>
        <w:tc>
          <w:tcPr>
            <w:tcW w:w="535" w:type="dxa"/>
          </w:tcPr>
          <w:p w14:paraId="51683D31" w14:textId="5EE1167B" w:rsidR="00BE79ED" w:rsidRDefault="00BE79ED" w:rsidP="00670D2F">
            <w:r>
              <w:t>39</w:t>
            </w:r>
          </w:p>
        </w:tc>
        <w:tc>
          <w:tcPr>
            <w:tcW w:w="2777" w:type="dxa"/>
          </w:tcPr>
          <w:p w14:paraId="27005279" w14:textId="1716DCDC" w:rsidR="00BE79ED" w:rsidRPr="007157F7" w:rsidRDefault="00BE79ED" w:rsidP="00670D2F">
            <w:r w:rsidRPr="007157F7">
              <w:t>follows the heart</w:t>
            </w:r>
          </w:p>
        </w:tc>
        <w:tc>
          <w:tcPr>
            <w:tcW w:w="3402" w:type="dxa"/>
          </w:tcPr>
          <w:p w14:paraId="5268C558" w14:textId="06C46102" w:rsidR="00BE79ED" w:rsidRPr="007157F7" w:rsidRDefault="00BE79ED" w:rsidP="00670D2F">
            <w:r w:rsidRPr="007157F7">
              <w:t>follows the head</w:t>
            </w:r>
          </w:p>
        </w:tc>
      </w:tr>
      <w:tr w:rsidR="00BE79ED" w14:paraId="27D41A06" w14:textId="77777777" w:rsidTr="00BE79ED">
        <w:tc>
          <w:tcPr>
            <w:tcW w:w="1786" w:type="dxa"/>
            <w:vMerge/>
          </w:tcPr>
          <w:p w14:paraId="52A30BB5" w14:textId="77777777" w:rsidR="00BE79ED" w:rsidRDefault="00BE79ED" w:rsidP="00670D2F"/>
        </w:tc>
        <w:tc>
          <w:tcPr>
            <w:tcW w:w="535" w:type="dxa"/>
          </w:tcPr>
          <w:p w14:paraId="5405022F" w14:textId="7C28483E" w:rsidR="00BE79ED" w:rsidRDefault="00BE79ED" w:rsidP="00670D2F">
            <w:r>
              <w:t>40</w:t>
            </w:r>
          </w:p>
        </w:tc>
        <w:tc>
          <w:tcPr>
            <w:tcW w:w="2777" w:type="dxa"/>
          </w:tcPr>
          <w:p w14:paraId="5F31A056" w14:textId="7AA5039F" w:rsidR="00BE79ED" w:rsidRPr="007157F7" w:rsidRDefault="00BE79ED" w:rsidP="00670D2F">
            <w:r w:rsidRPr="007157F7">
              <w:t>stays at home</w:t>
            </w:r>
          </w:p>
        </w:tc>
        <w:tc>
          <w:tcPr>
            <w:tcW w:w="3402" w:type="dxa"/>
          </w:tcPr>
          <w:p w14:paraId="0DE0E63A" w14:textId="304DB47A" w:rsidR="00BE79ED" w:rsidRPr="007157F7" w:rsidRDefault="00BE79ED" w:rsidP="00670D2F">
            <w:r w:rsidRPr="007157F7">
              <w:t>goes out on the town</w:t>
            </w:r>
          </w:p>
        </w:tc>
      </w:tr>
      <w:tr w:rsidR="00BE79ED" w14:paraId="6EC9D721" w14:textId="77777777" w:rsidTr="00BE79ED">
        <w:tc>
          <w:tcPr>
            <w:tcW w:w="1786" w:type="dxa"/>
            <w:vMerge/>
          </w:tcPr>
          <w:p w14:paraId="574CEF16" w14:textId="77777777" w:rsidR="00BE79ED" w:rsidRDefault="00BE79ED" w:rsidP="00670D2F"/>
        </w:tc>
        <w:tc>
          <w:tcPr>
            <w:tcW w:w="535" w:type="dxa"/>
          </w:tcPr>
          <w:p w14:paraId="3D7CF9CE" w14:textId="30687161" w:rsidR="00BE79ED" w:rsidRDefault="00BE79ED" w:rsidP="00670D2F">
            <w:r>
              <w:t>41</w:t>
            </w:r>
          </w:p>
        </w:tc>
        <w:tc>
          <w:tcPr>
            <w:tcW w:w="2777" w:type="dxa"/>
          </w:tcPr>
          <w:p w14:paraId="7E88335E" w14:textId="18037D2C" w:rsidR="00BE79ED" w:rsidRPr="007157F7" w:rsidRDefault="00BE79ED" w:rsidP="00670D2F">
            <w:r w:rsidRPr="007157F7">
              <w:t>wants the big picture</w:t>
            </w:r>
          </w:p>
        </w:tc>
        <w:tc>
          <w:tcPr>
            <w:tcW w:w="3402" w:type="dxa"/>
          </w:tcPr>
          <w:p w14:paraId="4A278DB1" w14:textId="6BDE6798" w:rsidR="00BE79ED" w:rsidRPr="007157F7" w:rsidRDefault="00BE79ED" w:rsidP="00670D2F">
            <w:r w:rsidRPr="007157F7">
              <w:t>wants the details</w:t>
            </w:r>
          </w:p>
        </w:tc>
      </w:tr>
      <w:tr w:rsidR="00BE79ED" w14:paraId="5FDBE0ED" w14:textId="77777777" w:rsidTr="00BE79ED">
        <w:tc>
          <w:tcPr>
            <w:tcW w:w="1786" w:type="dxa"/>
            <w:vMerge/>
          </w:tcPr>
          <w:p w14:paraId="41681401" w14:textId="77777777" w:rsidR="00BE79ED" w:rsidRDefault="00BE79ED" w:rsidP="00670D2F"/>
        </w:tc>
        <w:tc>
          <w:tcPr>
            <w:tcW w:w="535" w:type="dxa"/>
          </w:tcPr>
          <w:p w14:paraId="50D44254" w14:textId="31D25DA5" w:rsidR="00BE79ED" w:rsidRDefault="00BE79ED" w:rsidP="00670D2F">
            <w:r>
              <w:t>42</w:t>
            </w:r>
          </w:p>
        </w:tc>
        <w:tc>
          <w:tcPr>
            <w:tcW w:w="2777" w:type="dxa"/>
          </w:tcPr>
          <w:p w14:paraId="7A0173CB" w14:textId="1E41CE77" w:rsidR="00BE79ED" w:rsidRPr="007157F7" w:rsidRDefault="00BE79ED" w:rsidP="00670D2F">
            <w:r w:rsidRPr="00670D2F">
              <w:t>improvises</w:t>
            </w:r>
          </w:p>
        </w:tc>
        <w:tc>
          <w:tcPr>
            <w:tcW w:w="3402" w:type="dxa"/>
          </w:tcPr>
          <w:p w14:paraId="24C42670" w14:textId="656817EB" w:rsidR="00BE79ED" w:rsidRPr="007157F7" w:rsidRDefault="00BE79ED" w:rsidP="00670D2F">
            <w:r w:rsidRPr="00670D2F">
              <w:t>prepares</w:t>
            </w:r>
          </w:p>
        </w:tc>
      </w:tr>
      <w:tr w:rsidR="00BE79ED" w14:paraId="7FD320CB" w14:textId="77777777" w:rsidTr="00BE79ED">
        <w:tc>
          <w:tcPr>
            <w:tcW w:w="1786" w:type="dxa"/>
            <w:vMerge/>
          </w:tcPr>
          <w:p w14:paraId="59E23A7D" w14:textId="77777777" w:rsidR="00BE79ED" w:rsidRDefault="00BE79ED" w:rsidP="00670D2F"/>
        </w:tc>
        <w:tc>
          <w:tcPr>
            <w:tcW w:w="535" w:type="dxa"/>
          </w:tcPr>
          <w:p w14:paraId="56EAB5A2" w14:textId="6E5F60C0" w:rsidR="00BE79ED" w:rsidRDefault="00BE79ED" w:rsidP="00670D2F">
            <w:r>
              <w:t>43</w:t>
            </w:r>
          </w:p>
        </w:tc>
        <w:tc>
          <w:tcPr>
            <w:tcW w:w="2777" w:type="dxa"/>
          </w:tcPr>
          <w:p w14:paraId="0546FB18" w14:textId="27635B3B" w:rsidR="00BE79ED" w:rsidRPr="007157F7" w:rsidRDefault="00BE79ED" w:rsidP="00670D2F">
            <w:r w:rsidRPr="00670D2F">
              <w:t>bases morality on justice</w:t>
            </w:r>
          </w:p>
        </w:tc>
        <w:tc>
          <w:tcPr>
            <w:tcW w:w="3402" w:type="dxa"/>
          </w:tcPr>
          <w:p w14:paraId="0F1B8922" w14:textId="17672409" w:rsidR="00BE79ED" w:rsidRPr="007157F7" w:rsidRDefault="00BE79ED" w:rsidP="00670D2F">
            <w:r w:rsidRPr="00670D2F">
              <w:t>bases morality on compassion</w:t>
            </w:r>
          </w:p>
        </w:tc>
      </w:tr>
      <w:tr w:rsidR="00BE79ED" w14:paraId="288A8CEC" w14:textId="77777777" w:rsidTr="00BE79ED">
        <w:tc>
          <w:tcPr>
            <w:tcW w:w="1786" w:type="dxa"/>
            <w:vMerge/>
          </w:tcPr>
          <w:p w14:paraId="1AE0CC87" w14:textId="77777777" w:rsidR="00BE79ED" w:rsidRDefault="00BE79ED" w:rsidP="00670D2F"/>
        </w:tc>
        <w:tc>
          <w:tcPr>
            <w:tcW w:w="535" w:type="dxa"/>
          </w:tcPr>
          <w:p w14:paraId="3D130BDE" w14:textId="5C0F8F79" w:rsidR="00BE79ED" w:rsidRDefault="00BE79ED" w:rsidP="00670D2F">
            <w:r>
              <w:t>44</w:t>
            </w:r>
          </w:p>
        </w:tc>
        <w:tc>
          <w:tcPr>
            <w:tcW w:w="2777" w:type="dxa"/>
          </w:tcPr>
          <w:p w14:paraId="1EBB1FAA" w14:textId="7F636FA4" w:rsidR="00BE79ED" w:rsidRPr="00670D2F" w:rsidRDefault="00BE79ED" w:rsidP="00670D2F">
            <w:r w:rsidRPr="00670D2F">
              <w:t>finds it difficult to yell very loudly</w:t>
            </w:r>
          </w:p>
        </w:tc>
        <w:tc>
          <w:tcPr>
            <w:tcW w:w="3402" w:type="dxa"/>
          </w:tcPr>
          <w:p w14:paraId="0BBA7256" w14:textId="2C04AFED" w:rsidR="00BE79ED" w:rsidRPr="00670D2F" w:rsidRDefault="00BE79ED" w:rsidP="00670D2F">
            <w:r w:rsidRPr="00670D2F">
              <w:t>yelling to others when they are far away comes naturally</w:t>
            </w:r>
          </w:p>
        </w:tc>
      </w:tr>
      <w:tr w:rsidR="00BE79ED" w14:paraId="119C3DBD" w14:textId="77777777" w:rsidTr="00BE79ED">
        <w:tc>
          <w:tcPr>
            <w:tcW w:w="1786" w:type="dxa"/>
            <w:vMerge/>
          </w:tcPr>
          <w:p w14:paraId="7EC9442A" w14:textId="77777777" w:rsidR="00BE79ED" w:rsidRDefault="00BE79ED" w:rsidP="00670D2F"/>
        </w:tc>
        <w:tc>
          <w:tcPr>
            <w:tcW w:w="535" w:type="dxa"/>
          </w:tcPr>
          <w:p w14:paraId="0A490396" w14:textId="5BFFFA2F" w:rsidR="00BE79ED" w:rsidRDefault="00BE79ED" w:rsidP="00670D2F">
            <w:r>
              <w:t>45</w:t>
            </w:r>
          </w:p>
        </w:tc>
        <w:tc>
          <w:tcPr>
            <w:tcW w:w="2777" w:type="dxa"/>
          </w:tcPr>
          <w:p w14:paraId="2E1B3C94" w14:textId="02BFA0B7" w:rsidR="00BE79ED" w:rsidRPr="00670D2F" w:rsidRDefault="00BE79ED" w:rsidP="00670D2F">
            <w:r w:rsidRPr="00670D2F">
              <w:t>theoretical</w:t>
            </w:r>
          </w:p>
        </w:tc>
        <w:tc>
          <w:tcPr>
            <w:tcW w:w="3402" w:type="dxa"/>
          </w:tcPr>
          <w:p w14:paraId="65EFBE40" w14:textId="7B4658E2" w:rsidR="00BE79ED" w:rsidRPr="00670D2F" w:rsidRDefault="00BE79ED" w:rsidP="00670D2F">
            <w:r w:rsidRPr="00670D2F">
              <w:t>empirical</w:t>
            </w:r>
          </w:p>
        </w:tc>
      </w:tr>
      <w:tr w:rsidR="00BE79ED" w14:paraId="7C0A856B" w14:textId="77777777" w:rsidTr="00BE79ED">
        <w:tc>
          <w:tcPr>
            <w:tcW w:w="1786" w:type="dxa"/>
            <w:vMerge/>
          </w:tcPr>
          <w:p w14:paraId="5F6D3533" w14:textId="77777777" w:rsidR="00BE79ED" w:rsidRDefault="00BE79ED" w:rsidP="00670D2F"/>
        </w:tc>
        <w:tc>
          <w:tcPr>
            <w:tcW w:w="535" w:type="dxa"/>
          </w:tcPr>
          <w:p w14:paraId="7B9EBE8A" w14:textId="062DC621" w:rsidR="00BE79ED" w:rsidRDefault="00BE79ED" w:rsidP="00670D2F">
            <w:r>
              <w:t>46</w:t>
            </w:r>
          </w:p>
        </w:tc>
        <w:tc>
          <w:tcPr>
            <w:tcW w:w="2777" w:type="dxa"/>
          </w:tcPr>
          <w:p w14:paraId="1400AC3F" w14:textId="77D2D537" w:rsidR="00BE79ED" w:rsidRPr="00670D2F" w:rsidRDefault="00BE79ED" w:rsidP="00670D2F">
            <w:r w:rsidRPr="00670D2F">
              <w:t>works hard</w:t>
            </w:r>
          </w:p>
        </w:tc>
        <w:tc>
          <w:tcPr>
            <w:tcW w:w="3402" w:type="dxa"/>
          </w:tcPr>
          <w:p w14:paraId="78DCA6F4" w14:textId="49C67433" w:rsidR="00BE79ED" w:rsidRPr="00670D2F" w:rsidRDefault="00BE79ED" w:rsidP="00670D2F">
            <w:r w:rsidRPr="00670D2F">
              <w:t>plays hard</w:t>
            </w:r>
          </w:p>
        </w:tc>
      </w:tr>
      <w:tr w:rsidR="00BE79ED" w14:paraId="1F42F4DA" w14:textId="77777777" w:rsidTr="00BE79ED">
        <w:tc>
          <w:tcPr>
            <w:tcW w:w="1786" w:type="dxa"/>
            <w:vMerge/>
          </w:tcPr>
          <w:p w14:paraId="6BC5B2E1" w14:textId="77777777" w:rsidR="00BE79ED" w:rsidRDefault="00BE79ED" w:rsidP="00670D2F"/>
        </w:tc>
        <w:tc>
          <w:tcPr>
            <w:tcW w:w="535" w:type="dxa"/>
          </w:tcPr>
          <w:p w14:paraId="1A6C5940" w14:textId="2516866E" w:rsidR="00BE79ED" w:rsidRDefault="00BE79ED" w:rsidP="00670D2F">
            <w:r>
              <w:t>47</w:t>
            </w:r>
          </w:p>
        </w:tc>
        <w:tc>
          <w:tcPr>
            <w:tcW w:w="2777" w:type="dxa"/>
          </w:tcPr>
          <w:p w14:paraId="49A8BB4D" w14:textId="5D451B65" w:rsidR="00BE79ED" w:rsidRPr="007157F7" w:rsidRDefault="00BE79ED" w:rsidP="00670D2F">
            <w:r w:rsidRPr="00670D2F">
              <w:t>uncomfortable with emotions</w:t>
            </w:r>
          </w:p>
        </w:tc>
        <w:tc>
          <w:tcPr>
            <w:tcW w:w="3402" w:type="dxa"/>
          </w:tcPr>
          <w:p w14:paraId="692644A6" w14:textId="49672705" w:rsidR="00BE79ED" w:rsidRPr="007157F7" w:rsidRDefault="00BE79ED" w:rsidP="00670D2F">
            <w:r w:rsidRPr="00670D2F">
              <w:t>values emotions</w:t>
            </w:r>
          </w:p>
        </w:tc>
      </w:tr>
      <w:tr w:rsidR="00BE79ED" w14:paraId="4CD8BD3D" w14:textId="77777777" w:rsidTr="00BE79ED">
        <w:tc>
          <w:tcPr>
            <w:tcW w:w="1786" w:type="dxa"/>
            <w:vMerge/>
          </w:tcPr>
          <w:p w14:paraId="59352B86" w14:textId="77777777" w:rsidR="00BE79ED" w:rsidRDefault="00BE79ED" w:rsidP="00670D2F"/>
        </w:tc>
        <w:tc>
          <w:tcPr>
            <w:tcW w:w="535" w:type="dxa"/>
          </w:tcPr>
          <w:p w14:paraId="67D395D5" w14:textId="31A9E1F5" w:rsidR="00BE79ED" w:rsidRDefault="00BE79ED" w:rsidP="00670D2F">
            <w:r>
              <w:t>48</w:t>
            </w:r>
          </w:p>
        </w:tc>
        <w:tc>
          <w:tcPr>
            <w:tcW w:w="2777" w:type="dxa"/>
          </w:tcPr>
          <w:p w14:paraId="3B280AA2" w14:textId="0548C7EE" w:rsidR="00BE79ED" w:rsidRPr="007157F7" w:rsidRDefault="00BE79ED" w:rsidP="00670D2F">
            <w:r w:rsidRPr="00670D2F">
              <w:t>likes to perform in front of other people</w:t>
            </w:r>
          </w:p>
        </w:tc>
        <w:tc>
          <w:tcPr>
            <w:tcW w:w="3402" w:type="dxa"/>
          </w:tcPr>
          <w:p w14:paraId="0A2CC52B" w14:textId="3151C23D" w:rsidR="00BE79ED" w:rsidRPr="007157F7" w:rsidRDefault="00BE79ED" w:rsidP="00670D2F">
            <w:r w:rsidRPr="00670D2F">
              <w:t>avoids public speaking</w:t>
            </w:r>
          </w:p>
        </w:tc>
      </w:tr>
      <w:tr w:rsidR="00BE79ED" w14:paraId="058DE94B" w14:textId="77777777" w:rsidTr="00BE79ED">
        <w:tc>
          <w:tcPr>
            <w:tcW w:w="1786" w:type="dxa"/>
            <w:vMerge/>
          </w:tcPr>
          <w:p w14:paraId="1B471595" w14:textId="77777777" w:rsidR="00BE79ED" w:rsidRDefault="00BE79ED" w:rsidP="00670D2F"/>
        </w:tc>
        <w:tc>
          <w:tcPr>
            <w:tcW w:w="535" w:type="dxa"/>
          </w:tcPr>
          <w:p w14:paraId="1113B605" w14:textId="6D48053E" w:rsidR="00BE79ED" w:rsidRDefault="00BE79ED" w:rsidP="00670D2F">
            <w:r>
              <w:t>49</w:t>
            </w:r>
          </w:p>
        </w:tc>
        <w:tc>
          <w:tcPr>
            <w:tcW w:w="2777" w:type="dxa"/>
          </w:tcPr>
          <w:p w14:paraId="3C3A9CD5" w14:textId="30B5C1B9" w:rsidR="00BE79ED" w:rsidRPr="00670D2F" w:rsidRDefault="00BE79ED" w:rsidP="00670D2F">
            <w:r w:rsidRPr="00670D2F">
              <w:t>likes to know "who?", "what?", "when?"</w:t>
            </w:r>
          </w:p>
        </w:tc>
        <w:tc>
          <w:tcPr>
            <w:tcW w:w="3402" w:type="dxa"/>
          </w:tcPr>
          <w:p w14:paraId="2F9F6801" w14:textId="1CAFA1D9" w:rsidR="00BE79ED" w:rsidRPr="007157F7" w:rsidRDefault="00BE79ED" w:rsidP="00670D2F">
            <w:r w:rsidRPr="00670D2F">
              <w:t>likes to know "why?"</w:t>
            </w:r>
          </w:p>
        </w:tc>
      </w:tr>
    </w:tbl>
    <w:p w14:paraId="47027516" w14:textId="77777777" w:rsidR="002800DC" w:rsidRDefault="002800DC" w:rsidP="00AE4FF6"/>
    <w:tbl>
      <w:tblPr>
        <w:tblStyle w:val="TableGrid"/>
        <w:tblW w:w="0" w:type="auto"/>
        <w:tblLook w:val="04A0" w:firstRow="1" w:lastRow="0" w:firstColumn="1" w:lastColumn="0" w:noHBand="0" w:noVBand="1"/>
      </w:tblPr>
      <w:tblGrid>
        <w:gridCol w:w="1838"/>
        <w:gridCol w:w="567"/>
        <w:gridCol w:w="6110"/>
      </w:tblGrid>
      <w:tr w:rsidR="00BE79ED" w14:paraId="633AE991" w14:textId="77777777" w:rsidTr="00BE79ED">
        <w:tc>
          <w:tcPr>
            <w:tcW w:w="1838" w:type="dxa"/>
            <w:vMerge w:val="restart"/>
          </w:tcPr>
          <w:p w14:paraId="51F9DBA2" w14:textId="083E593D" w:rsidR="00BE79ED" w:rsidRDefault="00BE79ED" w:rsidP="00AE4FF6">
            <w:r>
              <w:t>General questions</w:t>
            </w:r>
          </w:p>
        </w:tc>
        <w:tc>
          <w:tcPr>
            <w:tcW w:w="567" w:type="dxa"/>
          </w:tcPr>
          <w:p w14:paraId="796BB828" w14:textId="3EA1F9C8" w:rsidR="00BE79ED" w:rsidRDefault="00BE79ED" w:rsidP="00AE4FF6">
            <w:r>
              <w:t>50</w:t>
            </w:r>
          </w:p>
        </w:tc>
        <w:tc>
          <w:tcPr>
            <w:tcW w:w="6110" w:type="dxa"/>
          </w:tcPr>
          <w:p w14:paraId="3484BC5C" w14:textId="29034D3D" w:rsidR="00BE79ED" w:rsidRDefault="00BE79ED" w:rsidP="00AE4FF6">
            <w:r>
              <w:t>Previous grade in mathematics</w:t>
            </w:r>
          </w:p>
        </w:tc>
      </w:tr>
      <w:tr w:rsidR="00BE79ED" w14:paraId="33D5A95B" w14:textId="77777777" w:rsidTr="00BE79ED">
        <w:tc>
          <w:tcPr>
            <w:tcW w:w="1838" w:type="dxa"/>
            <w:vMerge/>
          </w:tcPr>
          <w:p w14:paraId="661F38D7" w14:textId="77777777" w:rsidR="00BE79ED" w:rsidRDefault="00BE79ED" w:rsidP="00AE4FF6"/>
        </w:tc>
        <w:tc>
          <w:tcPr>
            <w:tcW w:w="567" w:type="dxa"/>
          </w:tcPr>
          <w:p w14:paraId="56D46FCA" w14:textId="3D3F3A43" w:rsidR="00BE79ED" w:rsidRDefault="00BE79ED" w:rsidP="00AE4FF6">
            <w:r>
              <w:t>51</w:t>
            </w:r>
          </w:p>
        </w:tc>
        <w:tc>
          <w:tcPr>
            <w:tcW w:w="6110" w:type="dxa"/>
          </w:tcPr>
          <w:p w14:paraId="2ED17080" w14:textId="1EBC66D4" w:rsidR="00BE79ED" w:rsidRDefault="00BE79ED" w:rsidP="00AE4FF6">
            <w:r>
              <w:t>Class</w:t>
            </w:r>
          </w:p>
        </w:tc>
      </w:tr>
      <w:tr w:rsidR="00BE79ED" w14:paraId="1FB28CEE" w14:textId="77777777" w:rsidTr="00BE79ED">
        <w:tc>
          <w:tcPr>
            <w:tcW w:w="1838" w:type="dxa"/>
            <w:vMerge/>
          </w:tcPr>
          <w:p w14:paraId="26CECD25" w14:textId="77777777" w:rsidR="00BE79ED" w:rsidRDefault="00BE79ED" w:rsidP="00AE4FF6"/>
        </w:tc>
        <w:tc>
          <w:tcPr>
            <w:tcW w:w="567" w:type="dxa"/>
          </w:tcPr>
          <w:p w14:paraId="66A0CA0C" w14:textId="6051AFCC" w:rsidR="00BE79ED" w:rsidRDefault="00BE79ED" w:rsidP="00AE4FF6">
            <w:r>
              <w:t>52</w:t>
            </w:r>
          </w:p>
        </w:tc>
        <w:tc>
          <w:tcPr>
            <w:tcW w:w="6110" w:type="dxa"/>
          </w:tcPr>
          <w:p w14:paraId="417424BF" w14:textId="7FFB731B" w:rsidR="00BE79ED" w:rsidRDefault="00BE79ED" w:rsidP="00AE4FF6">
            <w:r>
              <w:t>Gender</w:t>
            </w:r>
          </w:p>
        </w:tc>
      </w:tr>
      <w:tr w:rsidR="00BE79ED" w14:paraId="71A89392" w14:textId="77777777" w:rsidTr="00BE79ED">
        <w:tc>
          <w:tcPr>
            <w:tcW w:w="1838" w:type="dxa"/>
            <w:vMerge/>
          </w:tcPr>
          <w:p w14:paraId="1FD53C43" w14:textId="77777777" w:rsidR="00BE79ED" w:rsidRDefault="00BE79ED" w:rsidP="00AE4FF6"/>
        </w:tc>
        <w:tc>
          <w:tcPr>
            <w:tcW w:w="567" w:type="dxa"/>
          </w:tcPr>
          <w:p w14:paraId="527599D9" w14:textId="6F8F8F82" w:rsidR="00BE79ED" w:rsidRDefault="00BE79ED" w:rsidP="00AE4FF6">
            <w:r>
              <w:t>53</w:t>
            </w:r>
          </w:p>
        </w:tc>
        <w:tc>
          <w:tcPr>
            <w:tcW w:w="6110" w:type="dxa"/>
          </w:tcPr>
          <w:p w14:paraId="049C0CED" w14:textId="07251C29" w:rsidR="00BE79ED" w:rsidRDefault="00BE79ED" w:rsidP="00AE4FF6">
            <w:r>
              <w:t>Professor</w:t>
            </w:r>
          </w:p>
        </w:tc>
      </w:tr>
      <w:tr w:rsidR="00BE79ED" w14:paraId="1EC4A25E" w14:textId="77777777" w:rsidTr="00BE79ED">
        <w:tc>
          <w:tcPr>
            <w:tcW w:w="1838" w:type="dxa"/>
            <w:vMerge w:val="restart"/>
          </w:tcPr>
          <w:p w14:paraId="41A1FBAF" w14:textId="77777777" w:rsidR="00BE79ED" w:rsidRDefault="00BE79ED" w:rsidP="00AE4FF6">
            <w:r>
              <w:t>Tandem work related</w:t>
            </w:r>
          </w:p>
          <w:p w14:paraId="6B324012" w14:textId="3FF0B482" w:rsidR="00BE79ED" w:rsidRDefault="00BE79ED" w:rsidP="00AE4FF6">
            <w:r>
              <w:t>(Likert scale 1-3)</w:t>
            </w:r>
          </w:p>
        </w:tc>
        <w:tc>
          <w:tcPr>
            <w:tcW w:w="567" w:type="dxa"/>
          </w:tcPr>
          <w:p w14:paraId="01D0F272" w14:textId="0E003D81" w:rsidR="00BE79ED" w:rsidRDefault="00BE79ED" w:rsidP="00AE4FF6">
            <w:r>
              <w:t>54</w:t>
            </w:r>
          </w:p>
        </w:tc>
        <w:tc>
          <w:tcPr>
            <w:tcW w:w="6110" w:type="dxa"/>
          </w:tcPr>
          <w:p w14:paraId="47F1B54A" w14:textId="20AD95F8" w:rsidR="00BE79ED" w:rsidRDefault="00BE79ED" w:rsidP="00AE4FF6">
            <w:r>
              <w:t>Evaluate how much interaction (quantitative) was at your station</w:t>
            </w:r>
          </w:p>
        </w:tc>
      </w:tr>
      <w:tr w:rsidR="00BE79ED" w14:paraId="73C56D35" w14:textId="77777777" w:rsidTr="00BE79ED">
        <w:tc>
          <w:tcPr>
            <w:tcW w:w="1838" w:type="dxa"/>
            <w:vMerge/>
          </w:tcPr>
          <w:p w14:paraId="7895A964" w14:textId="77777777" w:rsidR="00BE79ED" w:rsidRDefault="00BE79ED" w:rsidP="00AE4FF6"/>
        </w:tc>
        <w:tc>
          <w:tcPr>
            <w:tcW w:w="567" w:type="dxa"/>
          </w:tcPr>
          <w:p w14:paraId="209058D7" w14:textId="653CA73E" w:rsidR="00BE79ED" w:rsidRDefault="00BE79ED" w:rsidP="00AE4FF6">
            <w:r>
              <w:t>55</w:t>
            </w:r>
          </w:p>
        </w:tc>
        <w:tc>
          <w:tcPr>
            <w:tcW w:w="6110" w:type="dxa"/>
          </w:tcPr>
          <w:p w14:paraId="5CACFF27" w14:textId="7CCC1C4C" w:rsidR="00BE79ED" w:rsidRDefault="00BE79ED" w:rsidP="00AE4FF6">
            <w:r>
              <w:t>Evaluate how productive was said interaction</w:t>
            </w:r>
          </w:p>
        </w:tc>
      </w:tr>
      <w:tr w:rsidR="00BE79ED" w14:paraId="261B8948" w14:textId="77777777" w:rsidTr="00BE79ED">
        <w:tc>
          <w:tcPr>
            <w:tcW w:w="1838" w:type="dxa"/>
            <w:vMerge/>
          </w:tcPr>
          <w:p w14:paraId="77FB75A0" w14:textId="77777777" w:rsidR="00BE79ED" w:rsidRDefault="00BE79ED" w:rsidP="00AE4FF6"/>
        </w:tc>
        <w:tc>
          <w:tcPr>
            <w:tcW w:w="567" w:type="dxa"/>
          </w:tcPr>
          <w:p w14:paraId="04DC6035" w14:textId="1925ABED" w:rsidR="00BE79ED" w:rsidRDefault="00BE79ED" w:rsidP="00AE4FF6">
            <w:r>
              <w:t>56</w:t>
            </w:r>
          </w:p>
        </w:tc>
        <w:tc>
          <w:tcPr>
            <w:tcW w:w="6110" w:type="dxa"/>
          </w:tcPr>
          <w:p w14:paraId="15638615" w14:textId="0554D057" w:rsidR="00BE79ED" w:rsidRDefault="00BE79ED" w:rsidP="00AE4FF6">
            <w:r>
              <w:t>Did you outperform your tandem partner?</w:t>
            </w:r>
          </w:p>
        </w:tc>
      </w:tr>
    </w:tbl>
    <w:p w14:paraId="4E95710F" w14:textId="77777777" w:rsidR="00BE79ED" w:rsidRDefault="00BE79ED" w:rsidP="00AE4FF6"/>
    <w:p w14:paraId="5E9A6185" w14:textId="7C062EBA" w:rsidR="00D75F42" w:rsidRDefault="00D75F42" w:rsidP="00D75F42">
      <w:pPr>
        <w:pStyle w:val="Heading2"/>
      </w:pPr>
      <w:r>
        <w:t>Appendix B: Normality tests</w:t>
      </w:r>
    </w:p>
    <w:p w14:paraId="4A0DBFC9" w14:textId="77777777" w:rsidR="00D75F42" w:rsidRDefault="00D75F42" w:rsidP="00D75F42"/>
    <w:p w14:paraId="24820E74" w14:textId="576D2B7B" w:rsidR="00D75F42" w:rsidRDefault="00D75F42" w:rsidP="00D75F42">
      <w:r w:rsidRPr="00D75F42">
        <w:rPr>
          <w:noProof/>
        </w:rPr>
        <w:lastRenderedPageBreak/>
        <w:drawing>
          <wp:inline distT="0" distB="0" distL="0" distR="0" wp14:anchorId="1C700A09" wp14:editId="3B1A0AC0">
            <wp:extent cx="5760720" cy="1889760"/>
            <wp:effectExtent l="0" t="0" r="0" b="0"/>
            <wp:docPr id="635666871"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66871" name="Picture 1" descr="A graph and diagram of a graph&#10;&#10;Description automatically generated with medium confidence"/>
                    <pic:cNvPicPr/>
                  </pic:nvPicPr>
                  <pic:blipFill>
                    <a:blip r:embed="rId12"/>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1F6DCA9" wp14:editId="6011E43D">
            <wp:extent cx="5760720" cy="1889760"/>
            <wp:effectExtent l="0" t="0" r="0" b="0"/>
            <wp:docPr id="378060716"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60716" name="Picture 1" descr="A graph and diagram of a graph&#10;&#10;Description automatically generated with medium confidence"/>
                    <pic:cNvPicPr/>
                  </pic:nvPicPr>
                  <pic:blipFill>
                    <a:blip r:embed="rId13"/>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6FC29EFC" wp14:editId="09CDFE48">
            <wp:extent cx="5760720" cy="1889760"/>
            <wp:effectExtent l="0" t="0" r="0" b="0"/>
            <wp:docPr id="646022498"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22498" name="Picture 1" descr="A graph and diagram of a graph&#10;&#10;Description automatically generated with medium confidence"/>
                    <pic:cNvPicPr/>
                  </pic:nvPicPr>
                  <pic:blipFill>
                    <a:blip r:embed="rId14"/>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0B8A9D89" wp14:editId="77A3819A">
            <wp:extent cx="5760720" cy="1889760"/>
            <wp:effectExtent l="0" t="0" r="0" b="0"/>
            <wp:docPr id="14924253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25343" name="Picture 1" descr="A graph and diagram of a graph&#10;&#10;Description automatically generated with medium confidence"/>
                    <pic:cNvPicPr/>
                  </pic:nvPicPr>
                  <pic:blipFill>
                    <a:blip r:embed="rId15"/>
                    <a:stretch>
                      <a:fillRect/>
                    </a:stretch>
                  </pic:blipFill>
                  <pic:spPr>
                    <a:xfrm>
                      <a:off x="0" y="0"/>
                      <a:ext cx="5760720" cy="1889760"/>
                    </a:xfrm>
                    <a:prstGeom prst="rect">
                      <a:avLst/>
                    </a:prstGeom>
                  </pic:spPr>
                </pic:pic>
              </a:graphicData>
            </a:graphic>
          </wp:inline>
        </w:drawing>
      </w:r>
      <w:r w:rsidRPr="00D75F42">
        <w:rPr>
          <w:noProof/>
        </w:rPr>
        <w:lastRenderedPageBreak/>
        <w:drawing>
          <wp:inline distT="0" distB="0" distL="0" distR="0" wp14:anchorId="24823F11" wp14:editId="33C1F871">
            <wp:extent cx="5760720" cy="1889760"/>
            <wp:effectExtent l="0" t="0" r="0" b="0"/>
            <wp:docPr id="617968854"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68854" name="Picture 1" descr="A comparison of a graph&#10;&#10;Description automatically generated"/>
                    <pic:cNvPicPr/>
                  </pic:nvPicPr>
                  <pic:blipFill>
                    <a:blip r:embed="rId16"/>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22A01AD" wp14:editId="1DBC989F">
            <wp:extent cx="5760720" cy="1889760"/>
            <wp:effectExtent l="0" t="0" r="0" b="0"/>
            <wp:docPr id="880369160"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369160" name="Picture 1" descr="A graph and diagram of a graph&#10;&#10;Description automatically generated with medium confidence"/>
                    <pic:cNvPicPr/>
                  </pic:nvPicPr>
                  <pic:blipFill>
                    <a:blip r:embed="rId17"/>
                    <a:stretch>
                      <a:fillRect/>
                    </a:stretch>
                  </pic:blipFill>
                  <pic:spPr>
                    <a:xfrm>
                      <a:off x="0" y="0"/>
                      <a:ext cx="5760720" cy="1889760"/>
                    </a:xfrm>
                    <a:prstGeom prst="rect">
                      <a:avLst/>
                    </a:prstGeom>
                  </pic:spPr>
                </pic:pic>
              </a:graphicData>
            </a:graphic>
          </wp:inline>
        </w:drawing>
      </w:r>
    </w:p>
    <w:p w14:paraId="7A81130C" w14:textId="6DB94060" w:rsidR="00A148B3" w:rsidRDefault="00A148B3" w:rsidP="00A148B3">
      <w:pPr>
        <w:pStyle w:val="Heading2"/>
      </w:pPr>
      <w:r>
        <w:t xml:space="preserve">Appendix C: </w:t>
      </w:r>
      <w:r w:rsidR="004964A8">
        <w:t>Other statistics for measuring significance</w:t>
      </w:r>
    </w:p>
    <w:p w14:paraId="2D8C917E"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Gender</w:t>
      </w:r>
      <w:proofErr w:type="spellEnd"/>
      <w:r w:rsidRPr="003C640B">
        <w:rPr>
          <w:lang w:val="sl-SI"/>
        </w:rPr>
        <w:t>: 0.684</w:t>
      </w:r>
    </w:p>
    <w:p w14:paraId="04B664DF"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Class</w:t>
      </w:r>
      <w:proofErr w:type="spellEnd"/>
      <w:r w:rsidRPr="003C640B">
        <w:rPr>
          <w:lang w:val="sl-SI"/>
        </w:rPr>
        <w:t>: 0.355</w:t>
      </w:r>
    </w:p>
    <w:p w14:paraId="6448672C"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Professor</w:t>
      </w:r>
      <w:proofErr w:type="spellEnd"/>
      <w:r w:rsidRPr="003C640B">
        <w:rPr>
          <w:lang w:val="sl-SI"/>
        </w:rPr>
        <w:t>: 0.394</w:t>
      </w:r>
    </w:p>
    <w:p w14:paraId="48AAEA9C"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Motivation</w:t>
      </w:r>
      <w:proofErr w:type="spellEnd"/>
      <w:r w:rsidRPr="003C640B">
        <w:rPr>
          <w:lang w:val="sl-SI"/>
        </w:rPr>
        <w:t>: 0.468</w:t>
      </w:r>
    </w:p>
    <w:p w14:paraId="5FF74487"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Anxiety</w:t>
      </w:r>
      <w:proofErr w:type="spellEnd"/>
      <w:r w:rsidRPr="003C640B">
        <w:rPr>
          <w:lang w:val="sl-SI"/>
        </w:rPr>
        <w:t>: 0.091</w:t>
      </w:r>
    </w:p>
    <w:p w14:paraId="2C0CD16D"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roversion</w:t>
      </w:r>
      <w:proofErr w:type="spellEnd"/>
      <w:r w:rsidRPr="003C640B">
        <w:rPr>
          <w:lang w:val="sl-SI"/>
        </w:rPr>
        <w:t>: 0.596</w:t>
      </w:r>
    </w:p>
    <w:p w14:paraId="02CB0909"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Sensing</w:t>
      </w:r>
      <w:proofErr w:type="spellEnd"/>
      <w:r w:rsidRPr="003C640B">
        <w:rPr>
          <w:lang w:val="sl-SI"/>
        </w:rPr>
        <w:t>: 0.549</w:t>
      </w:r>
    </w:p>
    <w:p w14:paraId="422647DB"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Feeling</w:t>
      </w:r>
      <w:proofErr w:type="spellEnd"/>
      <w:r w:rsidRPr="003C640B">
        <w:rPr>
          <w:lang w:val="sl-SI"/>
        </w:rPr>
        <w:t>: 0.550</w:t>
      </w:r>
    </w:p>
    <w:p w14:paraId="519F6F22"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Judging</w:t>
      </w:r>
      <w:proofErr w:type="spellEnd"/>
      <w:r w:rsidRPr="003C640B">
        <w:rPr>
          <w:lang w:val="sl-SI"/>
        </w:rPr>
        <w:t>: 0.246</w:t>
      </w:r>
    </w:p>
    <w:p w14:paraId="6C773C46"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Grade: 0.717</w:t>
      </w:r>
    </w:p>
    <w:p w14:paraId="355029DD"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ntitative</w:t>
      </w:r>
      <w:proofErr w:type="spellEnd"/>
      <w:r w:rsidRPr="003C640B">
        <w:rPr>
          <w:lang w:val="sl-SI"/>
        </w:rPr>
        <w:t>: 0.245</w:t>
      </w:r>
    </w:p>
    <w:p w14:paraId="5F62D46E"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litative</w:t>
      </w:r>
      <w:proofErr w:type="spellEnd"/>
      <w:r w:rsidRPr="003C640B">
        <w:rPr>
          <w:lang w:val="sl-SI"/>
        </w:rPr>
        <w:t>: 0.048</w:t>
      </w:r>
    </w:p>
    <w:p w14:paraId="08FC121C" w14:textId="6D7C754C" w:rsidR="003C640B" w:rsidRPr="003C640B" w:rsidRDefault="003C640B" w:rsidP="003C640B">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Outperforming_partner</w:t>
      </w:r>
      <w:proofErr w:type="spellEnd"/>
      <w:r w:rsidRPr="003C640B">
        <w:rPr>
          <w:lang w:val="sl-SI"/>
        </w:rPr>
        <w:t>: 0.553</w:t>
      </w:r>
    </w:p>
    <w:sectPr w:rsidR="003C640B" w:rsidRPr="003C640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846"/>
    <w:rsid w:val="00046752"/>
    <w:rsid w:val="000506A8"/>
    <w:rsid w:val="000569A8"/>
    <w:rsid w:val="00064811"/>
    <w:rsid w:val="0006482E"/>
    <w:rsid w:val="00076A13"/>
    <w:rsid w:val="00080D0D"/>
    <w:rsid w:val="0008500C"/>
    <w:rsid w:val="00085879"/>
    <w:rsid w:val="00094CE8"/>
    <w:rsid w:val="000A5567"/>
    <w:rsid w:val="000B20A6"/>
    <w:rsid w:val="000C4816"/>
    <w:rsid w:val="000D035A"/>
    <w:rsid w:val="000D75BD"/>
    <w:rsid w:val="000D7CA2"/>
    <w:rsid w:val="000E546B"/>
    <w:rsid w:val="00111EF0"/>
    <w:rsid w:val="00114F5B"/>
    <w:rsid w:val="00117D8A"/>
    <w:rsid w:val="00120705"/>
    <w:rsid w:val="00127C86"/>
    <w:rsid w:val="0014394E"/>
    <w:rsid w:val="00143EA3"/>
    <w:rsid w:val="00155965"/>
    <w:rsid w:val="00155FC5"/>
    <w:rsid w:val="001701E1"/>
    <w:rsid w:val="001709BC"/>
    <w:rsid w:val="00180732"/>
    <w:rsid w:val="0018306D"/>
    <w:rsid w:val="0018344B"/>
    <w:rsid w:val="00185E8C"/>
    <w:rsid w:val="001875E3"/>
    <w:rsid w:val="00193AA0"/>
    <w:rsid w:val="00195858"/>
    <w:rsid w:val="001A2FEA"/>
    <w:rsid w:val="001A4C9C"/>
    <w:rsid w:val="001A537C"/>
    <w:rsid w:val="001B4DCF"/>
    <w:rsid w:val="001B56DA"/>
    <w:rsid w:val="001C43D2"/>
    <w:rsid w:val="001C50CD"/>
    <w:rsid w:val="001D1759"/>
    <w:rsid w:val="001E1B83"/>
    <w:rsid w:val="001E5E41"/>
    <w:rsid w:val="001E75C6"/>
    <w:rsid w:val="001F39D7"/>
    <w:rsid w:val="00200198"/>
    <w:rsid w:val="00205556"/>
    <w:rsid w:val="002227FE"/>
    <w:rsid w:val="002258EE"/>
    <w:rsid w:val="00227550"/>
    <w:rsid w:val="002318AF"/>
    <w:rsid w:val="00241494"/>
    <w:rsid w:val="00243A7F"/>
    <w:rsid w:val="002466E4"/>
    <w:rsid w:val="00247256"/>
    <w:rsid w:val="00251E9A"/>
    <w:rsid w:val="00272692"/>
    <w:rsid w:val="002800DC"/>
    <w:rsid w:val="002A5EB0"/>
    <w:rsid w:val="002C445D"/>
    <w:rsid w:val="002C6B3A"/>
    <w:rsid w:val="002C7060"/>
    <w:rsid w:val="002D0F73"/>
    <w:rsid w:val="002D2CA3"/>
    <w:rsid w:val="002E1057"/>
    <w:rsid w:val="002E2099"/>
    <w:rsid w:val="002E41BC"/>
    <w:rsid w:val="002E6A29"/>
    <w:rsid w:val="002F4CE9"/>
    <w:rsid w:val="00306FA0"/>
    <w:rsid w:val="00313931"/>
    <w:rsid w:val="00323163"/>
    <w:rsid w:val="00325AD8"/>
    <w:rsid w:val="00380E24"/>
    <w:rsid w:val="00390631"/>
    <w:rsid w:val="00394FFA"/>
    <w:rsid w:val="003963D7"/>
    <w:rsid w:val="003A4AB0"/>
    <w:rsid w:val="003A7CF9"/>
    <w:rsid w:val="003B0A9D"/>
    <w:rsid w:val="003C640B"/>
    <w:rsid w:val="003C671A"/>
    <w:rsid w:val="003D3AA1"/>
    <w:rsid w:val="003D44BE"/>
    <w:rsid w:val="003E2174"/>
    <w:rsid w:val="003F05C4"/>
    <w:rsid w:val="003F0DE5"/>
    <w:rsid w:val="00402600"/>
    <w:rsid w:val="00411BA5"/>
    <w:rsid w:val="0041297F"/>
    <w:rsid w:val="00413122"/>
    <w:rsid w:val="00414611"/>
    <w:rsid w:val="004156F4"/>
    <w:rsid w:val="004208F5"/>
    <w:rsid w:val="00423309"/>
    <w:rsid w:val="00424BE3"/>
    <w:rsid w:val="00425AA9"/>
    <w:rsid w:val="00426152"/>
    <w:rsid w:val="00431CE2"/>
    <w:rsid w:val="0045091F"/>
    <w:rsid w:val="004517CD"/>
    <w:rsid w:val="00454C65"/>
    <w:rsid w:val="004556DE"/>
    <w:rsid w:val="00463753"/>
    <w:rsid w:val="00473602"/>
    <w:rsid w:val="004827D0"/>
    <w:rsid w:val="00483D35"/>
    <w:rsid w:val="004855E9"/>
    <w:rsid w:val="00485D83"/>
    <w:rsid w:val="00490C27"/>
    <w:rsid w:val="00490D70"/>
    <w:rsid w:val="00491CB8"/>
    <w:rsid w:val="004964A8"/>
    <w:rsid w:val="004A1667"/>
    <w:rsid w:val="004A1E19"/>
    <w:rsid w:val="004A6564"/>
    <w:rsid w:val="004B3188"/>
    <w:rsid w:val="004B76A1"/>
    <w:rsid w:val="004C1300"/>
    <w:rsid w:val="004E06AF"/>
    <w:rsid w:val="004E1393"/>
    <w:rsid w:val="0050325E"/>
    <w:rsid w:val="00511121"/>
    <w:rsid w:val="00513648"/>
    <w:rsid w:val="00513844"/>
    <w:rsid w:val="00514DDF"/>
    <w:rsid w:val="00520B01"/>
    <w:rsid w:val="0052140B"/>
    <w:rsid w:val="00525D4B"/>
    <w:rsid w:val="00526D05"/>
    <w:rsid w:val="00527B28"/>
    <w:rsid w:val="00536797"/>
    <w:rsid w:val="00544CCD"/>
    <w:rsid w:val="005473DB"/>
    <w:rsid w:val="005500CF"/>
    <w:rsid w:val="00551E52"/>
    <w:rsid w:val="00555396"/>
    <w:rsid w:val="005576DC"/>
    <w:rsid w:val="00577D94"/>
    <w:rsid w:val="00587D33"/>
    <w:rsid w:val="00593B76"/>
    <w:rsid w:val="0059540F"/>
    <w:rsid w:val="005A23AA"/>
    <w:rsid w:val="005A250D"/>
    <w:rsid w:val="005A6704"/>
    <w:rsid w:val="005B08F7"/>
    <w:rsid w:val="005C45D2"/>
    <w:rsid w:val="005D03D9"/>
    <w:rsid w:val="005D2258"/>
    <w:rsid w:val="005D3C6C"/>
    <w:rsid w:val="005D3D65"/>
    <w:rsid w:val="005D5527"/>
    <w:rsid w:val="005E0F33"/>
    <w:rsid w:val="005E32B1"/>
    <w:rsid w:val="005F02DB"/>
    <w:rsid w:val="005F3D62"/>
    <w:rsid w:val="00605B10"/>
    <w:rsid w:val="0061004A"/>
    <w:rsid w:val="0061191D"/>
    <w:rsid w:val="00611E37"/>
    <w:rsid w:val="00613989"/>
    <w:rsid w:val="00616873"/>
    <w:rsid w:val="006359FD"/>
    <w:rsid w:val="00635E38"/>
    <w:rsid w:val="006619C3"/>
    <w:rsid w:val="00661A22"/>
    <w:rsid w:val="00662ED2"/>
    <w:rsid w:val="00664E35"/>
    <w:rsid w:val="00670D2F"/>
    <w:rsid w:val="00672535"/>
    <w:rsid w:val="006736D9"/>
    <w:rsid w:val="00675E47"/>
    <w:rsid w:val="00682644"/>
    <w:rsid w:val="00682ABA"/>
    <w:rsid w:val="006A18A2"/>
    <w:rsid w:val="006A4143"/>
    <w:rsid w:val="006A4D27"/>
    <w:rsid w:val="006A76F7"/>
    <w:rsid w:val="006B095E"/>
    <w:rsid w:val="006B2E4E"/>
    <w:rsid w:val="006B6D8F"/>
    <w:rsid w:val="006B6DA9"/>
    <w:rsid w:val="006D24D4"/>
    <w:rsid w:val="006D3E09"/>
    <w:rsid w:val="006D49AB"/>
    <w:rsid w:val="006F169D"/>
    <w:rsid w:val="0070006F"/>
    <w:rsid w:val="00707A9C"/>
    <w:rsid w:val="00707E0A"/>
    <w:rsid w:val="00712AD1"/>
    <w:rsid w:val="00713CA7"/>
    <w:rsid w:val="007157F7"/>
    <w:rsid w:val="00727138"/>
    <w:rsid w:val="00731773"/>
    <w:rsid w:val="007346E8"/>
    <w:rsid w:val="0074524E"/>
    <w:rsid w:val="00755824"/>
    <w:rsid w:val="007562EA"/>
    <w:rsid w:val="00782A4C"/>
    <w:rsid w:val="00783E91"/>
    <w:rsid w:val="007851A1"/>
    <w:rsid w:val="00791502"/>
    <w:rsid w:val="00791D5D"/>
    <w:rsid w:val="00793985"/>
    <w:rsid w:val="00793A16"/>
    <w:rsid w:val="00795AA1"/>
    <w:rsid w:val="007B0978"/>
    <w:rsid w:val="007C5CD1"/>
    <w:rsid w:val="007D0959"/>
    <w:rsid w:val="007E2FC1"/>
    <w:rsid w:val="007E355B"/>
    <w:rsid w:val="007E615E"/>
    <w:rsid w:val="007F12D2"/>
    <w:rsid w:val="007F7FA3"/>
    <w:rsid w:val="00801486"/>
    <w:rsid w:val="00803AE6"/>
    <w:rsid w:val="00812CAE"/>
    <w:rsid w:val="0081659C"/>
    <w:rsid w:val="008173E6"/>
    <w:rsid w:val="00834DA8"/>
    <w:rsid w:val="00845208"/>
    <w:rsid w:val="00853723"/>
    <w:rsid w:val="00864F10"/>
    <w:rsid w:val="00875AF2"/>
    <w:rsid w:val="00880BC7"/>
    <w:rsid w:val="008827CE"/>
    <w:rsid w:val="008852BA"/>
    <w:rsid w:val="00895354"/>
    <w:rsid w:val="008A08B0"/>
    <w:rsid w:val="008A5283"/>
    <w:rsid w:val="008B22EF"/>
    <w:rsid w:val="008C4F9C"/>
    <w:rsid w:val="008D0918"/>
    <w:rsid w:val="008D2BD9"/>
    <w:rsid w:val="008E2090"/>
    <w:rsid w:val="008E2808"/>
    <w:rsid w:val="008E3FD3"/>
    <w:rsid w:val="008E4EF2"/>
    <w:rsid w:val="008E67DC"/>
    <w:rsid w:val="008F33A1"/>
    <w:rsid w:val="008F6ADB"/>
    <w:rsid w:val="009069CF"/>
    <w:rsid w:val="00917C2E"/>
    <w:rsid w:val="00940BB7"/>
    <w:rsid w:val="00952474"/>
    <w:rsid w:val="0096463E"/>
    <w:rsid w:val="00977C66"/>
    <w:rsid w:val="00983F03"/>
    <w:rsid w:val="009930BE"/>
    <w:rsid w:val="009937F3"/>
    <w:rsid w:val="00993F9F"/>
    <w:rsid w:val="00997875"/>
    <w:rsid w:val="009A50AC"/>
    <w:rsid w:val="009A6124"/>
    <w:rsid w:val="009B053B"/>
    <w:rsid w:val="009B4218"/>
    <w:rsid w:val="009C7BF5"/>
    <w:rsid w:val="009D164B"/>
    <w:rsid w:val="009D2398"/>
    <w:rsid w:val="009E4A3B"/>
    <w:rsid w:val="009F5527"/>
    <w:rsid w:val="009F5870"/>
    <w:rsid w:val="009F6C36"/>
    <w:rsid w:val="00A148B3"/>
    <w:rsid w:val="00A150CA"/>
    <w:rsid w:val="00A24D62"/>
    <w:rsid w:val="00A2678E"/>
    <w:rsid w:val="00A441F0"/>
    <w:rsid w:val="00A54500"/>
    <w:rsid w:val="00A66FE6"/>
    <w:rsid w:val="00A74238"/>
    <w:rsid w:val="00A81CF2"/>
    <w:rsid w:val="00A835CF"/>
    <w:rsid w:val="00A87211"/>
    <w:rsid w:val="00A87B5F"/>
    <w:rsid w:val="00A9102F"/>
    <w:rsid w:val="00A91EDD"/>
    <w:rsid w:val="00A963E5"/>
    <w:rsid w:val="00AA2918"/>
    <w:rsid w:val="00AA3588"/>
    <w:rsid w:val="00AA471E"/>
    <w:rsid w:val="00AB1234"/>
    <w:rsid w:val="00AC4F3F"/>
    <w:rsid w:val="00AD42E3"/>
    <w:rsid w:val="00AD774E"/>
    <w:rsid w:val="00AE4FF6"/>
    <w:rsid w:val="00AE6C2F"/>
    <w:rsid w:val="00AF25AD"/>
    <w:rsid w:val="00B019ED"/>
    <w:rsid w:val="00B17107"/>
    <w:rsid w:val="00B22CB3"/>
    <w:rsid w:val="00B26D1C"/>
    <w:rsid w:val="00B2736E"/>
    <w:rsid w:val="00B33685"/>
    <w:rsid w:val="00B501EB"/>
    <w:rsid w:val="00B53FC6"/>
    <w:rsid w:val="00B562BC"/>
    <w:rsid w:val="00B64F24"/>
    <w:rsid w:val="00B774C1"/>
    <w:rsid w:val="00B83862"/>
    <w:rsid w:val="00BA574E"/>
    <w:rsid w:val="00BB1D29"/>
    <w:rsid w:val="00BB2C45"/>
    <w:rsid w:val="00BC3388"/>
    <w:rsid w:val="00BD17B0"/>
    <w:rsid w:val="00BD72C7"/>
    <w:rsid w:val="00BE6309"/>
    <w:rsid w:val="00BE79ED"/>
    <w:rsid w:val="00BF0CAE"/>
    <w:rsid w:val="00BF3701"/>
    <w:rsid w:val="00BF3AE1"/>
    <w:rsid w:val="00C27712"/>
    <w:rsid w:val="00C54B03"/>
    <w:rsid w:val="00C70EFC"/>
    <w:rsid w:val="00C735C7"/>
    <w:rsid w:val="00C74F04"/>
    <w:rsid w:val="00C8059F"/>
    <w:rsid w:val="00C84D42"/>
    <w:rsid w:val="00CA47C8"/>
    <w:rsid w:val="00CB0601"/>
    <w:rsid w:val="00CB07C0"/>
    <w:rsid w:val="00CB35B1"/>
    <w:rsid w:val="00CB4D6E"/>
    <w:rsid w:val="00CC3237"/>
    <w:rsid w:val="00CC382A"/>
    <w:rsid w:val="00CC7508"/>
    <w:rsid w:val="00CC7878"/>
    <w:rsid w:val="00CD4EDB"/>
    <w:rsid w:val="00CD5C30"/>
    <w:rsid w:val="00CD6BD3"/>
    <w:rsid w:val="00CF1FA6"/>
    <w:rsid w:val="00CF327D"/>
    <w:rsid w:val="00D04780"/>
    <w:rsid w:val="00D3616C"/>
    <w:rsid w:val="00D4032F"/>
    <w:rsid w:val="00D41C8E"/>
    <w:rsid w:val="00D424B5"/>
    <w:rsid w:val="00D45104"/>
    <w:rsid w:val="00D633B8"/>
    <w:rsid w:val="00D64E3E"/>
    <w:rsid w:val="00D652D1"/>
    <w:rsid w:val="00D6536D"/>
    <w:rsid w:val="00D65953"/>
    <w:rsid w:val="00D75F42"/>
    <w:rsid w:val="00D80323"/>
    <w:rsid w:val="00D84B4B"/>
    <w:rsid w:val="00DB5B09"/>
    <w:rsid w:val="00DC2B86"/>
    <w:rsid w:val="00DD1153"/>
    <w:rsid w:val="00DD3282"/>
    <w:rsid w:val="00DD482A"/>
    <w:rsid w:val="00DE1474"/>
    <w:rsid w:val="00E31527"/>
    <w:rsid w:val="00E36DB5"/>
    <w:rsid w:val="00E414E4"/>
    <w:rsid w:val="00E44A50"/>
    <w:rsid w:val="00E57438"/>
    <w:rsid w:val="00E57AA0"/>
    <w:rsid w:val="00E61DD1"/>
    <w:rsid w:val="00E8123E"/>
    <w:rsid w:val="00E819AD"/>
    <w:rsid w:val="00E91CC1"/>
    <w:rsid w:val="00E93730"/>
    <w:rsid w:val="00E9738D"/>
    <w:rsid w:val="00EA7BA9"/>
    <w:rsid w:val="00EB3DFF"/>
    <w:rsid w:val="00EC09CD"/>
    <w:rsid w:val="00EC35E4"/>
    <w:rsid w:val="00EC4BEC"/>
    <w:rsid w:val="00EC773F"/>
    <w:rsid w:val="00EF35A1"/>
    <w:rsid w:val="00EF35CA"/>
    <w:rsid w:val="00EF592B"/>
    <w:rsid w:val="00F079FF"/>
    <w:rsid w:val="00F34540"/>
    <w:rsid w:val="00F50E8A"/>
    <w:rsid w:val="00F52625"/>
    <w:rsid w:val="00F54530"/>
    <w:rsid w:val="00F74226"/>
    <w:rsid w:val="00FA1581"/>
    <w:rsid w:val="00FB1296"/>
    <w:rsid w:val="00FC7EB6"/>
    <w:rsid w:val="00FD5E14"/>
    <w:rsid w:val="00FE081F"/>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3</TotalTime>
  <Pages>21</Pages>
  <Words>5893</Words>
  <Characters>36512</Characters>
  <Application>Microsoft Office Word</Application>
  <DocSecurity>0</DocSecurity>
  <Lines>1004</Lines>
  <Paragraphs>56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41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348</cp:revision>
  <cp:lastPrinted>2023-09-30T17:21:00Z</cp:lastPrinted>
  <dcterms:created xsi:type="dcterms:W3CDTF">2023-09-23T17:00:00Z</dcterms:created>
  <dcterms:modified xsi:type="dcterms:W3CDTF">2023-12-17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dXkeSD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